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w:t>
      </w:r>
      <w:proofErr w:type="gramStart"/>
      <w:r w:rsidRPr="000F268A">
        <w:rPr>
          <w:rFonts w:ascii="Times New Roman" w:hAnsi="Times New Roman" w:cs="Times New Roman"/>
          <w:sz w:val="28"/>
          <w:szCs w:val="28"/>
        </w:rPr>
        <w:t>Loon</w:t>
      </w:r>
      <w:proofErr w:type="gramEnd"/>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lastRenderedPageBreak/>
        <w:t>Abstract</w:t>
      </w:r>
    </w:p>
    <w:p w14:paraId="09E4FFAD" w14:textId="40A88FF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Insect production growth will increase frass output. This study examined the effects of frass as a soil amendment on plant growth and resistance to insect herbivory, with the aim of promoting zero waste and a circular econom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 xml:space="preserve">(2g </w:t>
      </w:r>
      <w:proofErr w:type="gramStart"/>
      <w:r w:rsidR="002D047E" w:rsidRPr="00B315A9">
        <w:rPr>
          <w:rFonts w:ascii="Times New Roman" w:hAnsi="Times New Roman" w:cs="Times New Roman"/>
          <w:color w:val="000000" w:themeColor="text1"/>
          <w:sz w:val="24"/>
          <w:szCs w:val="24"/>
        </w:rPr>
        <w:t>kg</w:t>
      </w:r>
      <w:r w:rsidR="002D047E" w:rsidRPr="00B315A9">
        <w:rPr>
          <w:rFonts w:ascii="Times New Roman" w:hAnsi="Times New Roman" w:cs="Times New Roman"/>
          <w:color w:val="000000" w:themeColor="text1"/>
          <w:sz w:val="24"/>
          <w:szCs w:val="24"/>
          <w:vertAlign w:val="superscript"/>
        </w:rPr>
        <w:t>−1</w:t>
      </w:r>
      <w:proofErr w:type="gramEnd"/>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larval 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pupae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 bigger 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could 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 and pesticides.</w:t>
      </w:r>
      <w:r w:rsidR="00D12175"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r w:rsidR="0028775E">
        <w:rPr>
          <w:rFonts w:ascii="Times New Roman" w:hAnsi="Times New Roman" w:cs="Times New Roman"/>
          <w:color w:val="000000" w:themeColor="text1"/>
          <w:sz w:val="24"/>
          <w:szCs w:val="24"/>
        </w:rPr>
        <w:t>Finally, our results suggest that a holistic approach that integrates frass as a fertiliser and other pest management strategies could be beneficial for sustainable agriculture.</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 w:name="_Hlk133094564"/>
      <w:bookmarkStart w:id="3"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67A00F3F" w14:textId="77777777" w:rsidR="00964E6A" w:rsidRDefault="00964E6A"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13EA5C7B"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recent years, alternative protein sources for animal feed and human food have become an area of increasing interest as the world's population is expected to approach 10 billion by 2050 and the need for sustainable practices. The use of insect-based feed</w:t>
      </w:r>
      <w:proofErr w:type="gramStart"/>
      <w:r w:rsidRPr="00FA60C8">
        <w:rPr>
          <w:rFonts w:ascii="Times New Roman" w:hAnsi="Times New Roman" w:cs="Times New Roman"/>
          <w:color w:val="000000" w:themeColor="text1"/>
          <w:sz w:val="24"/>
          <w:szCs w:val="24"/>
          <w:lang w:val="en-US"/>
        </w:rPr>
        <w:t>, in particular, has</w:t>
      </w:r>
      <w:proofErr w:type="gramEnd"/>
      <w:r w:rsidRPr="00FA60C8">
        <w:rPr>
          <w:rFonts w:ascii="Times New Roman" w:hAnsi="Times New Roman" w:cs="Times New Roman"/>
          <w:color w:val="000000" w:themeColor="text1"/>
          <w:sz w:val="24"/>
          <w:szCs w:val="24"/>
          <w:lang w:val="en-US"/>
        </w:rPr>
        <w:t xml:space="preserve">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3EA30F0D"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 xml:space="preserve">Studies have indicated t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making it a common kind of </w:t>
      </w:r>
      <w:r w:rsidR="003422FD" w:rsidRPr="00FA60C8">
        <w:rPr>
          <w:rFonts w:ascii="Times New Roman" w:hAnsi="Times New Roman" w:cs="Times New Roman"/>
          <w:color w:val="000000" w:themeColor="text1"/>
          <w:sz w:val="24"/>
          <w:szCs w:val="24"/>
          <w:lang w:val="en-US"/>
        </w:rPr>
        <w:t xml:space="preserve">Plant growth-promoting rhizobacteria (PGPR)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Additionally, brassicaceous species exhibit bacilli-induced resistance to insect</w:t>
      </w:r>
      <w:r w:rsidR="003422FD">
        <w:rPr>
          <w:rFonts w:ascii="Times New Roman" w:hAnsi="Times New Roman" w:cs="Times New Roman"/>
          <w:color w:val="000000" w:themeColor="text1"/>
          <w:sz w:val="24"/>
          <w:szCs w:val="24"/>
          <w:lang w:val="en-US"/>
        </w:rPr>
        <w:t xml:space="preserve"> infestation</w:t>
      </w:r>
      <w:r w:rsidR="00D468A7" w:rsidRPr="00FA60C8">
        <w:rPr>
          <w:rFonts w:ascii="Times New Roman" w:hAnsi="Times New Roman" w:cs="Times New Roman"/>
          <w:color w:val="000000" w:themeColor="text1"/>
          <w:sz w:val="24"/>
          <w:szCs w:val="24"/>
          <w:lang w:val="en-US"/>
        </w:rPr>
        <w:t xml:space="preserve">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BD125E0"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4"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proofErr w:type="spellStart"/>
      <w:r w:rsidR="00A00541">
        <w:rPr>
          <w:rFonts w:ascii="Times New Roman" w:hAnsi="Times New Roman" w:cs="Times New Roman"/>
          <w:color w:val="000000" w:themeColor="text1"/>
          <w:sz w:val="24"/>
          <w:szCs w:val="24"/>
          <w:lang w:val="en-US"/>
        </w:rPr>
        <w:t>P</w:t>
      </w:r>
      <w:proofErr w:type="spellEnd"/>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 xml:space="preserve">By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C352169"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9BFD75"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w:t>
      </w:r>
      <w:r w:rsidR="003141C5">
        <w:rPr>
          <w:rFonts w:ascii="Times New Roman" w:hAnsi="Times New Roman" w:cs="Times New Roman"/>
          <w:color w:val="000000" w:themeColor="text1"/>
          <w:sz w:val="24"/>
          <w:szCs w:val="24"/>
          <w:lang w:val="en-US"/>
        </w:rPr>
        <w:t>N</w:t>
      </w:r>
      <w:r w:rsidR="00AA47EF" w:rsidRPr="00FA60C8">
        <w:rPr>
          <w:rFonts w:ascii="Times New Roman" w:hAnsi="Times New Roman" w:cs="Times New Roman"/>
          <w:color w:val="000000" w:themeColor="text1"/>
          <w:sz w:val="24"/>
          <w:szCs w:val="24"/>
          <w:lang w:val="en-US"/>
        </w:rPr>
        <w:t xml:space="preserve">,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10203203"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 xml:space="preserve">populations are strongly influenced by </w:t>
      </w:r>
      <w:r w:rsidR="003141C5">
        <w:rPr>
          <w:rFonts w:ascii="Times New Roman" w:hAnsi="Times New Roman" w:cs="Times New Roman"/>
          <w:color w:val="000000" w:themeColor="text1"/>
          <w:sz w:val="24"/>
          <w:szCs w:val="24"/>
          <w:lang w:val="en-US"/>
        </w:rPr>
        <w:t>plant</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 xml:space="preserve">tissue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Pesticide and nitrogen-based fertiliser</w:t>
      </w:r>
      <w:r w:rsidR="003141C5">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3141C5">
        <w:rPr>
          <w:rFonts w:ascii="Times New Roman" w:hAnsi="Times New Roman" w:cs="Times New Roman"/>
          <w:color w:val="000000" w:themeColor="text1"/>
          <w:sz w:val="24"/>
          <w:szCs w:val="24"/>
          <w:lang w:val="en-US"/>
        </w:rPr>
        <w:t>,</w:t>
      </w:r>
      <w:r w:rsidR="008C3CE0" w:rsidRPr="00FA60C8">
        <w:rPr>
          <w:rFonts w:ascii="Times New Roman" w:hAnsi="Times New Roman" w:cs="Times New Roman"/>
          <w:color w:val="000000" w:themeColor="text1"/>
          <w:sz w:val="24"/>
          <w:szCs w:val="24"/>
          <w:lang w:val="en-US"/>
        </w:rPr>
        <w:t xml:space="preserve"> </w:t>
      </w:r>
      <w:r w:rsidR="003141C5" w:rsidRPr="003141C5">
        <w:rPr>
          <w:rFonts w:ascii="Times New Roman" w:hAnsi="Times New Roman" w:cs="Times New Roman"/>
          <w:color w:val="000000" w:themeColor="text1"/>
          <w:sz w:val="24"/>
          <w:szCs w:val="24"/>
          <w:lang w:val="en-US"/>
        </w:rPr>
        <w:t>as well as by</w:t>
      </w:r>
      <w:r w:rsidR="003141C5" w:rsidRPr="003141C5" w:rsidDel="003141C5">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w:t>
      </w:r>
      <w:r w:rsidR="003141C5">
        <w:rPr>
          <w:rFonts w:ascii="Times New Roman" w:hAnsi="Times New Roman" w:cs="Times New Roman"/>
          <w:color w:val="000000" w:themeColor="text1"/>
          <w:sz w:val="24"/>
          <w:szCs w:val="24"/>
          <w:lang w:val="en-US"/>
        </w:rPr>
        <w:t>Pesticides such as i</w:t>
      </w:r>
      <w:r w:rsidR="008C3CE0" w:rsidRPr="00FA60C8">
        <w:rPr>
          <w:rFonts w:ascii="Times New Roman" w:hAnsi="Times New Roman" w:cs="Times New Roman"/>
          <w:color w:val="000000" w:themeColor="text1"/>
          <w:sz w:val="24"/>
          <w:szCs w:val="24"/>
          <w:lang w:val="en-US"/>
        </w:rPr>
        <w:t>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proofErr w:type="gramStart"/>
      <w:r w:rsidR="00FB34B2" w:rsidRPr="00FA60C8">
        <w:rPr>
          <w:rFonts w:ascii="Times New Roman" w:hAnsi="Times New Roman" w:cs="Times New Roman"/>
          <w:color w:val="000000" w:themeColor="text1"/>
          <w:sz w:val="24"/>
          <w:szCs w:val="24"/>
          <w:lang w:val="en-US"/>
        </w:rPr>
        <w:t>Till</w:t>
      </w:r>
      <w:proofErr w:type="gramEnd"/>
      <w:r w:rsidR="00FB34B2" w:rsidRPr="00FA60C8">
        <w:rPr>
          <w:rFonts w:ascii="Times New Roman" w:hAnsi="Times New Roman" w:cs="Times New Roman"/>
          <w:color w:val="000000" w:themeColor="text1"/>
          <w:sz w:val="24"/>
          <w:szCs w:val="24"/>
          <w:lang w:val="en-US"/>
        </w:rPr>
        <w:t xml:space="preserve">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FA60C8">
        <w:rPr>
          <w:rFonts w:ascii="Times New Roman" w:hAnsi="Times New Roman" w:cs="Times New Roman"/>
          <w:color w:val="000000" w:themeColor="text1"/>
          <w:sz w:val="24"/>
          <w:szCs w:val="24"/>
          <w:lang w:val="en-US"/>
        </w:rPr>
        <w:t>frass</w:t>
      </w:r>
      <w:proofErr w:type="gramEnd"/>
      <w:r w:rsidR="004F286F" w:rsidRPr="00FA60C8">
        <w:rPr>
          <w:rFonts w:ascii="Times New Roman" w:hAnsi="Times New Roman" w:cs="Times New Roman"/>
          <w:color w:val="000000" w:themeColor="text1"/>
          <w:sz w:val="24"/>
          <w:szCs w:val="24"/>
          <w:lang w:val="en-US"/>
        </w:rPr>
        <w:t xml:space="preserve">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p</w:t>
      </w:r>
      <w:r w:rsidR="009D65E1">
        <w:rPr>
          <w:rFonts w:ascii="Times New Roman" w:hAnsi="Times New Roman" w:cs="Times New Roman"/>
          <w:color w:val="000000" w:themeColor="text1"/>
          <w:sz w:val="24"/>
          <w:szCs w:val="24"/>
          <w:lang w:val="en-US"/>
        </w:rPr>
        <w:t>lant</w:t>
      </w:r>
      <w:r w:rsidR="004F286F" w:rsidRPr="00FA60C8">
        <w:rPr>
          <w:rFonts w:ascii="Times New Roman" w:hAnsi="Times New Roman" w:cs="Times New Roman"/>
          <w:color w:val="000000" w:themeColor="text1"/>
          <w:sz w:val="24"/>
          <w:szCs w:val="24"/>
          <w:lang w:val="en-US"/>
        </w:rPr>
        <w:t xml:space="preserve"> growth has received increased attention, its potential to enhance plant resistance to </w:t>
      </w:r>
      <w:r w:rsidR="009D65E1" w:rsidRPr="00FA60C8">
        <w:rPr>
          <w:rFonts w:ascii="Times New Roman" w:hAnsi="Times New Roman" w:cs="Times New Roman"/>
          <w:color w:val="000000" w:themeColor="text1"/>
          <w:sz w:val="24"/>
          <w:szCs w:val="24"/>
          <w:lang w:val="en-US"/>
        </w:rPr>
        <w:t>insect herbivory</w:t>
      </w:r>
      <w:r w:rsidR="009D65E1" w:rsidRPr="00FA60C8" w:rsidDel="009D65E1">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remains largely unexplored. Intriguingly, t</w:t>
      </w:r>
      <w:r w:rsidR="006173E4" w:rsidRPr="00FA60C8">
        <w:rPr>
          <w:rFonts w:ascii="Times New Roman" w:hAnsi="Times New Roman" w:cs="Times New Roman"/>
          <w:color w:val="000000" w:themeColor="text1"/>
          <w:sz w:val="24"/>
          <w:szCs w:val="24"/>
          <w:lang w:val="en-US"/>
        </w:rPr>
        <w:t xml:space="preserve">he question of whether insect frass can fully replace </w:t>
      </w:r>
      <w:r w:rsidR="006173E4" w:rsidRPr="00FA60C8">
        <w:rPr>
          <w:rFonts w:ascii="Times New Roman" w:hAnsi="Times New Roman" w:cs="Times New Roman"/>
          <w:color w:val="000000" w:themeColor="text1"/>
          <w:sz w:val="24"/>
          <w:szCs w:val="24"/>
          <w:lang w:val="en-US"/>
        </w:rPr>
        <w:lastRenderedPageBreak/>
        <w:t xml:space="preserve">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284DDEC2"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
    <w:bookmarkEnd w:id="3"/>
    <w:bookmarkEnd w:id="4"/>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75883719" w:rsidR="009D65E1" w:rsidRPr="005E6CD9" w:rsidRDefault="00693435" w:rsidP="00920599">
      <w:pPr>
        <w:spacing w:after="0"/>
        <w:jc w:val="both"/>
        <w:rPr>
          <w:rFonts w:ascii="Times New Roman" w:hAnsi="Times New Roman" w:cs="Times New Roman"/>
          <w:sz w:val="24"/>
          <w:szCs w:val="24"/>
        </w:rPr>
      </w:pPr>
      <w:bookmarkStart w:id="5"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5"/>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lastRenderedPageBreak/>
        <w:t>Raw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w:t>
      </w:r>
      <w:proofErr w:type="gramStart"/>
      <w:r w:rsidRPr="005E6CD9">
        <w:rPr>
          <w:rFonts w:ascii="Times New Roman" w:hAnsi="Times New Roman" w:cs="Times New Roman"/>
          <w:sz w:val="24"/>
          <w:szCs w:val="24"/>
        </w:rPr>
        <w:t>yeast</w:t>
      </w:r>
      <w:proofErr w:type="gramEnd"/>
      <w:r w:rsidRPr="005E6CD9">
        <w:rPr>
          <w:rFonts w:ascii="Times New Roman" w:hAnsi="Times New Roman" w:cs="Times New Roman"/>
          <w:sz w:val="24"/>
          <w:szCs w:val="24"/>
        </w:rPr>
        <w:t xml:space="preserve">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6" w:name="_Hlk118811876"/>
      <w:r w:rsidRPr="005E6CD9">
        <w:rPr>
          <w:rFonts w:ascii="Times New Roman" w:hAnsi="Times New Roman" w:cs="Times New Roman"/>
          <w:sz w:val="24"/>
          <w:szCs w:val="24"/>
        </w:rPr>
        <w:t>a climate cabinet (22 ± 1 °C, 50-70 % RH)</w:t>
      </w:r>
      <w:bookmarkEnd w:id="6"/>
      <w:r w:rsidRPr="005E6CD9">
        <w:rPr>
          <w:rFonts w:ascii="Times New Roman" w:hAnsi="Times New Roman" w:cs="Times New Roman"/>
          <w:sz w:val="24"/>
          <w:szCs w:val="24"/>
        </w:rPr>
        <w:t xml:space="preserve">. </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7"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7"/>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w:t>
      </w:r>
      <w:proofErr w:type="gramStart"/>
      <w:r w:rsidR="00FE62D9">
        <w:rPr>
          <w:rFonts w:ascii="Times New Roman" w:hAnsi="Times New Roman" w:cs="Times New Roman"/>
          <w:b/>
          <w:bCs/>
          <w:sz w:val="24"/>
          <w:szCs w:val="24"/>
        </w:rPr>
        <w:t>frass</w:t>
      </w:r>
      <w:proofErr w:type="gramEnd"/>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w:t>
      </w:r>
      <w:proofErr w:type="gramStart"/>
      <w:r w:rsidRPr="005E6CD9">
        <w:rPr>
          <w:rFonts w:ascii="Times New Roman" w:hAnsi="Times New Roman" w:cs="Times New Roman"/>
          <w:sz w:val="24"/>
          <w:szCs w:val="24"/>
        </w:rPr>
        <w:t>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soil</w:t>
      </w:r>
      <w:proofErr w:type="gramEnd"/>
      <w:r w:rsidRPr="005E6CD9">
        <w:rPr>
          <w:rFonts w:ascii="Times New Roman" w:hAnsi="Times New Roman" w:cs="Times New Roman"/>
          <w:sz w:val="24"/>
          <w:szCs w:val="24"/>
        </w:rPr>
        <w:t xml:space="preserve">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8"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8"/>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9" w:name="_Hlk119075696"/>
      <w:r w:rsidRPr="005E6CD9">
        <w:rPr>
          <w:rFonts w:ascii="Times New Roman" w:hAnsi="Times New Roman" w:cs="Times New Roman"/>
          <w:b/>
          <w:bCs/>
          <w:sz w:val="24"/>
          <w:szCs w:val="24"/>
        </w:rPr>
        <w:lastRenderedPageBreak/>
        <w:t>Assessment of plant resistance to insect herbivory</w:t>
      </w:r>
    </w:p>
    <w:bookmarkEnd w:id="9"/>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w:t>
      </w:r>
      <w:proofErr w:type="gramStart"/>
      <w:r w:rsidR="00762288">
        <w:rPr>
          <w:rFonts w:ascii="Times New Roman" w:hAnsi="Times New Roman" w:cs="Times New Roman"/>
          <w:sz w:val="24"/>
          <w:szCs w:val="24"/>
        </w:rPr>
        <w:t>biomass</w:t>
      </w:r>
      <w:proofErr w:type="gramEnd"/>
      <w:r w:rsidR="00762288">
        <w:rPr>
          <w:rFonts w:ascii="Times New Roman" w:hAnsi="Times New Roman" w:cs="Times New Roman"/>
          <w:sz w:val="24"/>
          <w:szCs w:val="24"/>
        </w:rPr>
        <w:t xml:space="preserve">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proofErr w:type="gramStart"/>
      <w:r w:rsidR="00825440">
        <w:rPr>
          <w:rFonts w:ascii="Times New Roman" w:hAnsi="Times New Roman" w:cs="Times New Roman"/>
          <w:sz w:val="24"/>
          <w:szCs w:val="24"/>
        </w:rPr>
        <w:t>up</w:t>
      </w:r>
      <w:r w:rsidR="005E552B" w:rsidRPr="005E6CD9">
        <w:rPr>
          <w:rFonts w:ascii="Times New Roman" w:hAnsi="Times New Roman" w:cs="Times New Roman"/>
          <w:sz w:val="24"/>
          <w:szCs w:val="24"/>
        </w:rPr>
        <w:t>rooted</w:t>
      </w:r>
      <w:proofErr w:type="gramEnd"/>
      <w:r w:rsidR="005E552B" w:rsidRPr="005E6CD9">
        <w:rPr>
          <w:rFonts w:ascii="Times New Roman" w:hAnsi="Times New Roman" w:cs="Times New Roman"/>
          <w:sz w:val="24"/>
          <w:szCs w:val="24"/>
        </w:rPr>
        <w:t xml:space="preserve"> and </w:t>
      </w:r>
      <w:bookmarkStart w:id="10"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0"/>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1" w:name="_Hlk119075797"/>
      <w:r w:rsidR="000903C6" w:rsidRPr="005E6CD9">
        <w:rPr>
          <w:rFonts w:ascii="Times New Roman" w:hAnsi="Times New Roman" w:cs="Times New Roman"/>
          <w:sz w:val="24"/>
          <w:szCs w:val="24"/>
        </w:rPr>
        <w:t>pupal development,</w:t>
      </w:r>
      <w:bookmarkEnd w:id="11"/>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2" w:name="_Hlk119076142"/>
      <w:r w:rsidRPr="005E6CD9">
        <w:rPr>
          <w:rFonts w:ascii="Times New Roman" w:hAnsi="Times New Roman" w:cs="Times New Roman"/>
          <w:sz w:val="24"/>
          <w:szCs w:val="24"/>
        </w:rPr>
        <w:t>the pupation of the larvae</w:t>
      </w:r>
      <w:bookmarkEnd w:id="12"/>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7C77E15C"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13" w:name="_Hlk119076278"/>
      <w:r w:rsidRPr="005E6CD9">
        <w:rPr>
          <w:rFonts w:ascii="Times New Roman" w:hAnsi="Times New Roman" w:cs="Times New Roman"/>
          <w:sz w:val="24"/>
          <w:szCs w:val="24"/>
        </w:rPr>
        <w:t>leaf damage</w:t>
      </w:r>
      <w:bookmarkEnd w:id="13"/>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lastRenderedPageBreak/>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4"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15"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5"/>
    </w:p>
    <w:bookmarkEnd w:id="14"/>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6"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6"/>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 xml:space="preserve">Plants were further </w:t>
      </w:r>
      <w:proofErr w:type="gramStart"/>
      <w:r w:rsidR="000F78C8">
        <w:rPr>
          <w:rFonts w:ascii="Times New Roman" w:hAnsi="Times New Roman" w:cs="Times New Roman"/>
          <w:sz w:val="24"/>
          <w:szCs w:val="24"/>
        </w:rPr>
        <w:t>monitored</w:t>
      </w:r>
      <w:proofErr w:type="gramEnd"/>
      <w:r w:rsidR="000F78C8">
        <w:rPr>
          <w:rFonts w:ascii="Times New Roman" w:hAnsi="Times New Roman" w:cs="Times New Roman"/>
          <w:sz w:val="24"/>
          <w:szCs w:val="24"/>
        </w:rPr>
        <w:t xml:space="preserve">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7"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7"/>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w:t>
      </w:r>
      <w:r w:rsidR="00283E9B" w:rsidRPr="005E6CD9">
        <w:rPr>
          <w:rFonts w:ascii="Times New Roman" w:hAnsi="Times New Roman" w:cs="Times New Roman"/>
          <w:sz w:val="24"/>
          <w:szCs w:val="24"/>
        </w:rPr>
        <w:lastRenderedPageBreak/>
        <w:t xml:space="preserve">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w:t>
      </w:r>
      <w:proofErr w:type="gramStart"/>
      <w:r w:rsidR="004F08B7">
        <w:rPr>
          <w:rFonts w:ascii="Times New Roman" w:hAnsi="Times New Roman" w:cs="Times New Roman"/>
          <w:sz w:val="24"/>
          <w:szCs w:val="24"/>
        </w:rPr>
        <w:t>monitored</w:t>
      </w:r>
      <w:proofErr w:type="gramEnd"/>
      <w:r w:rsidR="004F08B7">
        <w:rPr>
          <w:rFonts w:ascii="Times New Roman" w:hAnsi="Times New Roman" w:cs="Times New Roman"/>
          <w:sz w:val="24"/>
          <w:szCs w:val="24"/>
        </w:rPr>
        <w:t xml:space="preserve">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A683BD9"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w:t>
      </w:r>
      <w:r w:rsidR="00BD48C5" w:rsidRPr="00D664A0">
        <w:rPr>
          <w:rFonts w:ascii="Times New Roman" w:hAnsi="Times New Roman" w:cs="Times New Roman"/>
          <w:sz w:val="24"/>
          <w:szCs w:val="24"/>
          <w:lang w:val="en-US"/>
        </w:rPr>
        <w:lastRenderedPageBreak/>
        <w:t xml:space="preserve">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8665B1">
      <w:pPr>
        <w:spacing w:after="0"/>
        <w:jc w:val="both"/>
        <w:rPr>
          <w:rFonts w:ascii="Times New Roman" w:hAnsi="Times New Roman" w:cs="Times New Roman"/>
          <w:sz w:val="24"/>
          <w:szCs w:val="24"/>
        </w:rPr>
      </w:pPr>
    </w:p>
    <w:p w14:paraId="4AB40A62" w14:textId="09489839"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8665B1">
      <w:pPr>
        <w:spacing w:after="0"/>
        <w:jc w:val="both"/>
        <w:rPr>
          <w:rFonts w:ascii="Times New Roman" w:hAnsi="Times New Roman" w:cs="Times New Roman"/>
          <w:sz w:val="24"/>
          <w:szCs w:val="24"/>
        </w:rPr>
      </w:pPr>
      <w:bookmarkStart w:id="18"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4A5A3FD9" w:rsidR="0028425E" w:rsidRDefault="00807C01" w:rsidP="00920599">
      <w:pPr>
        <w:spacing w:after="0"/>
        <w:jc w:val="both"/>
        <w:rPr>
          <w:rFonts w:ascii="Times New Roman" w:hAnsi="Times New Roman" w:cs="Times New Roman"/>
          <w:sz w:val="24"/>
          <w:szCs w:val="24"/>
        </w:rPr>
      </w:pPr>
      <w:r>
        <w:rPr>
          <w:noProof/>
        </w:rPr>
        <w:drawing>
          <wp:inline distT="0" distB="0" distL="0" distR="0" wp14:anchorId="0350536F" wp14:editId="3B9D7682">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9"/>
                    <a:stretch>
                      <a:fillRect/>
                    </a:stretch>
                  </pic:blipFill>
                  <pic:spPr>
                    <a:xfrm>
                      <a:off x="0" y="0"/>
                      <a:ext cx="4619048" cy="3933333"/>
                    </a:xfrm>
                    <a:prstGeom prst="rect">
                      <a:avLst/>
                    </a:prstGeom>
                  </pic:spPr>
                </pic:pic>
              </a:graphicData>
            </a:graphic>
          </wp:inline>
        </w:drawing>
      </w:r>
    </w:p>
    <w:bookmarkEnd w:id="18"/>
    <w:p w14:paraId="2C221869" w14:textId="45CF149A"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and 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452B11">
        <w:rPr>
          <w:rFonts w:ascii="Times New Roman" w:hAnsi="Times New Roman" w:cs="Times New Roman"/>
          <w:sz w:val="20"/>
          <w:szCs w:val="20"/>
          <w:lang w:val="en-US"/>
        </w:rPr>
        <w:t>replicates</w:t>
      </w:r>
      <w:r w:rsidR="00305C7E" w:rsidRPr="00E864BF">
        <w:rPr>
          <w:rFonts w:ascii="Times New Roman" w:hAnsi="Times New Roman" w:cs="Times New Roman"/>
          <w:sz w:val="20"/>
          <w:szCs w:val="20"/>
          <w:lang w:val="en-US"/>
        </w:rPr>
        <w:t xml:space="preserve">.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19" w:name="_Hlk127816553"/>
      <w:r w:rsidRPr="00C6644C">
        <w:rPr>
          <w:rFonts w:ascii="Times New Roman" w:hAnsi="Times New Roman" w:cs="Times New Roman"/>
          <w:sz w:val="24"/>
          <w:szCs w:val="24"/>
        </w:rPr>
        <w:t>raw BSFF or raw MWF</w:t>
      </w:r>
      <w:bookmarkEnd w:id="1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w:t>
      </w:r>
      <w:r w:rsidR="00A2136A">
        <w:rPr>
          <w:rFonts w:ascii="Times New Roman" w:hAnsi="Times New Roman" w:cs="Times New Roman"/>
          <w:sz w:val="24"/>
          <w:szCs w:val="24"/>
        </w:rPr>
        <w:lastRenderedPageBreak/>
        <w:t>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20"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0"/>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B5C2940"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lastRenderedPageBreak/>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21"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21"/>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22"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22"/>
    <w:p w14:paraId="08870395" w14:textId="0AD00CB6"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23"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23"/>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0C71C0BB"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24"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24"/>
    <w:p w14:paraId="53470AC0" w14:textId="757C4E72" w:rsidR="00BD242A" w:rsidRDefault="00AF1BEE"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 xml:space="preserve">was </w:t>
      </w:r>
      <w:proofErr w:type="gramStart"/>
      <w:r w:rsidR="005F2FCD">
        <w:rPr>
          <w:rFonts w:ascii="Times New Roman" w:hAnsi="Times New Roman" w:cs="Times New Roman"/>
          <w:sz w:val="24"/>
          <w:szCs w:val="24"/>
        </w:rPr>
        <w:t>similar to</w:t>
      </w:r>
      <w:proofErr w:type="gramEnd"/>
      <w:r w:rsidR="005F2FCD">
        <w:rPr>
          <w:rFonts w:ascii="Times New Roman" w:hAnsi="Times New Roman" w:cs="Times New Roman"/>
          <w:sz w:val="24"/>
          <w:szCs w:val="24"/>
        </w:rPr>
        <w:t xml:space="preserve">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4B49AD" w:rsidRDefault="00703F75" w:rsidP="004B49AD">
      <w:pPr>
        <w:spacing w:after="0"/>
        <w:jc w:val="both"/>
        <w:rPr>
          <w:rFonts w:ascii="Times New Roman"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lastRenderedPageBreak/>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BB3F4A3" w:rsidR="00905ED6" w:rsidRPr="004C5F8A" w:rsidRDefault="00905ED6" w:rsidP="004B49AD">
      <w:pPr>
        <w:pStyle w:val="NormalWeb"/>
        <w:spacing w:before="0" w:beforeAutospacing="0" w:after="0" w:afterAutospacing="0" w:line="360" w:lineRule="auto"/>
        <w:jc w:val="both"/>
        <w:rPr>
          <w:sz w:val="20"/>
          <w:szCs w:val="20"/>
          <w:lang w:val="en-US"/>
        </w:rPr>
      </w:pPr>
      <w:bookmarkStart w:id="25"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25"/>
    <w:p w14:paraId="4E668A4C" w14:textId="27581FEB" w:rsidR="001355C2" w:rsidRDefault="001355C2" w:rsidP="004B49AD">
      <w:pPr>
        <w:spacing w:after="0"/>
        <w:jc w:val="both"/>
        <w:rPr>
          <w:rFonts w:ascii="Times New Roman" w:hAnsi="Times New Roman" w:cs="Times New Roman"/>
          <w:sz w:val="24"/>
          <w:szCs w:val="24"/>
          <w:lang w:val="en-US"/>
        </w:rPr>
      </w:pPr>
    </w:p>
    <w:p w14:paraId="30E27BC6" w14:textId="40B9AE93" w:rsidR="000E7715" w:rsidRDefault="0007230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42C58426" w:rsidR="002D2DF9" w:rsidRDefault="00D84F4C" w:rsidP="004B49AD">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Figure </w:t>
      </w:r>
      <w:r w:rsidR="002728C6">
        <w:rPr>
          <w:rFonts w:ascii="Times New Roman" w:eastAsia="Times New Roman" w:hAnsi="Times New Roman" w:cs="Times New Roman"/>
          <w:sz w:val="24"/>
          <w:szCs w:val="24"/>
        </w:rPr>
        <w:t>S8A</w:t>
      </w:r>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r w:rsidR="002728C6">
        <w:rPr>
          <w:rFonts w:ascii="Times New Roman" w:eastAsia="Times New Roman" w:hAnsi="Times New Roman" w:cs="Times New Roman"/>
          <w:sz w:val="24"/>
          <w:szCs w:val="24"/>
        </w:rPr>
        <w:t>B</w:t>
      </w:r>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6E633AF8" w14:textId="77777777" w:rsidR="005B6566" w:rsidRPr="004C5F8A" w:rsidRDefault="005B6566" w:rsidP="004B49AD">
      <w:pPr>
        <w:pStyle w:val="NormalWeb"/>
        <w:spacing w:before="0" w:beforeAutospacing="0" w:after="0" w:afterAutospacing="0" w:line="360" w:lineRule="auto"/>
        <w:jc w:val="both"/>
        <w:rPr>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73B0E49D" w:rsidR="00591C05"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26"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26"/>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27"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r w:rsidR="002728C6">
        <w:rPr>
          <w:rFonts w:ascii="Times New Roman" w:hAnsi="Times New Roman" w:cs="Times New Roman"/>
          <w:sz w:val="24"/>
          <w:szCs w:val="24"/>
        </w:rPr>
        <w:t>6</w:t>
      </w:r>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lastRenderedPageBreak/>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r w:rsidR="002728C6">
        <w:rPr>
          <w:rFonts w:ascii="Times New Roman" w:hAnsi="Times New Roman" w:cs="Times New Roman"/>
          <w:sz w:val="24"/>
          <w:szCs w:val="24"/>
        </w:rPr>
        <w:t>6</w:t>
      </w:r>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27"/>
    </w:p>
    <w:p w14:paraId="5D51944F" w14:textId="77777777" w:rsidR="007B6B5E" w:rsidRDefault="007B6B5E" w:rsidP="004B49AD">
      <w:pPr>
        <w:spacing w:after="0"/>
        <w:jc w:val="both"/>
        <w:rPr>
          <w:rFonts w:ascii="Times New Roman" w:hAnsi="Times New Roman" w:cs="Times New Roman"/>
          <w:sz w:val="24"/>
          <w:szCs w:val="24"/>
        </w:rPr>
      </w:pPr>
    </w:p>
    <w:p w14:paraId="1CFBD8DA" w14:textId="431D515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28"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28"/>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77777777" w:rsidR="00085E71" w:rsidRDefault="00085E71" w:rsidP="00920599">
      <w:pPr>
        <w:spacing w:after="0"/>
        <w:jc w:val="both"/>
        <w:rPr>
          <w:rFonts w:ascii="Times New Roman" w:hAnsi="Times New Roman" w:cs="Times New Roman"/>
          <w:sz w:val="24"/>
          <w:szCs w:val="24"/>
          <w:lang w:val="en-US"/>
        </w:rPr>
      </w:pPr>
    </w:p>
    <w:p w14:paraId="523562E0" w14:textId="00AFE3AD" w:rsidR="00085E71" w:rsidRDefault="00085E71" w:rsidP="00920599">
      <w:pPr>
        <w:spacing w:after="0"/>
        <w:jc w:val="both"/>
        <w:rPr>
          <w:rFonts w:ascii="Times New Roman" w:hAnsi="Times New Roman" w:cs="Times New Roman"/>
          <w:sz w:val="24"/>
          <w:szCs w:val="24"/>
          <w:lang w:val="en-US"/>
        </w:rPr>
      </w:pPr>
      <w:r>
        <w:rPr>
          <w:noProof/>
        </w:rPr>
        <w:drawing>
          <wp:inline distT="0" distB="0" distL="0" distR="0" wp14:anchorId="51CC76CD" wp14:editId="49A39FF6">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3"/>
                    <a:stretch>
                      <a:fillRect/>
                    </a:stretch>
                  </pic:blipFill>
                  <pic:spPr>
                    <a:xfrm>
                      <a:off x="0" y="0"/>
                      <a:ext cx="2819117" cy="2770632"/>
                    </a:xfrm>
                    <a:prstGeom prst="rect">
                      <a:avLst/>
                    </a:prstGeom>
                  </pic:spPr>
                </pic:pic>
              </a:graphicData>
            </a:graphic>
          </wp:inline>
        </w:drawing>
      </w:r>
      <w:r w:rsidRPr="00085E71">
        <w:rPr>
          <w:noProof/>
        </w:rPr>
        <w:t xml:space="preserve"> </w:t>
      </w:r>
      <w:r>
        <w:rPr>
          <w:noProof/>
        </w:rPr>
        <w:drawing>
          <wp:inline distT="0" distB="0" distL="0" distR="0" wp14:anchorId="00125829" wp14:editId="3581158D">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14"/>
                    <a:stretch>
                      <a:fillRect/>
                    </a:stretch>
                  </pic:blipFill>
                  <pic:spPr>
                    <a:xfrm>
                      <a:off x="0" y="0"/>
                      <a:ext cx="2819120" cy="2770632"/>
                    </a:xfrm>
                    <a:prstGeom prst="rect">
                      <a:avLst/>
                    </a:prstGeom>
                  </pic:spPr>
                </pic:pic>
              </a:graphicData>
            </a:graphic>
          </wp:inline>
        </w:drawing>
      </w:r>
    </w:p>
    <w:p w14:paraId="6A18B52E" w14:textId="5AC11CAB" w:rsidR="00FE7109" w:rsidRPr="001E6C8F" w:rsidRDefault="00FE7109" w:rsidP="00D664A0">
      <w:pPr>
        <w:spacing w:before="240" w:after="0"/>
        <w:jc w:val="both"/>
        <w:rPr>
          <w:rFonts w:ascii="Times New Roman" w:hAnsi="Times New Roman" w:cs="Times New Roman"/>
          <w:sz w:val="18"/>
          <w:szCs w:val="18"/>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A24949">
        <w:rPr>
          <w:rFonts w:ascii="Times New Roman" w:hAnsi="Times New Roman" w:cs="Times New Roman"/>
          <w:sz w:val="20"/>
          <w:szCs w:val="20"/>
          <w:lang w:val="en-US"/>
        </w:rPr>
        <w:t xml:space="preserve">soil </w:t>
      </w:r>
      <w:r w:rsidR="00BF2CB5" w:rsidRPr="00A24949">
        <w:rPr>
          <w:rFonts w:ascii="Times New Roman" w:hAnsi="Times New Roman" w:cs="Times New Roman"/>
          <w:sz w:val="20"/>
          <w:szCs w:val="20"/>
          <w:lang w:val="en-US"/>
        </w:rPr>
        <w:t xml:space="preserve">either </w:t>
      </w:r>
      <w:r w:rsidRPr="00A24949">
        <w:rPr>
          <w:rFonts w:ascii="Times New Roman" w:hAnsi="Times New Roman" w:cs="Times New Roman"/>
          <w:sz w:val="20"/>
          <w:szCs w:val="20"/>
          <w:lang w:val="en-US"/>
        </w:rPr>
        <w:t>amended or not amended</w:t>
      </w:r>
      <w:r w:rsidR="00497CF1" w:rsidRPr="00A24949">
        <w:rPr>
          <w:rFonts w:ascii="Times New Roman" w:hAnsi="Times New Roman" w:cs="Times New Roman"/>
          <w:sz w:val="20"/>
          <w:szCs w:val="20"/>
          <w:lang w:val="en-US"/>
        </w:rPr>
        <w:t xml:space="preserve"> (NoFrass; control)</w:t>
      </w:r>
      <w:r w:rsidR="00BF2CB5" w:rsidRPr="00A24949">
        <w:rPr>
          <w:rFonts w:ascii="Times New Roman" w:hAnsi="Times New Roman" w:cs="Times New Roman"/>
          <w:sz w:val="20"/>
          <w:szCs w:val="20"/>
          <w:lang w:val="en-US"/>
        </w:rPr>
        <w:t xml:space="preserve">: </w:t>
      </w:r>
      <w:r w:rsidRPr="00A24949">
        <w:rPr>
          <w:rFonts w:ascii="Times New Roman" w:hAnsi="Times New Roman" w:cs="Times New Roman"/>
          <w:sz w:val="20"/>
          <w:szCs w:val="20"/>
          <w:lang w:val="en-US"/>
        </w:rPr>
        <w:t xml:space="preserve">(A) </w:t>
      </w:r>
      <w:r w:rsidR="00BF2CB5" w:rsidRPr="00A24949">
        <w:rPr>
          <w:rFonts w:ascii="Times New Roman" w:hAnsi="Times New Roman" w:cs="Times New Roman"/>
          <w:sz w:val="20"/>
          <w:szCs w:val="20"/>
          <w:lang w:val="en-US"/>
        </w:rPr>
        <w:t xml:space="preserve">by </w:t>
      </w:r>
      <w:r w:rsidRPr="00A24949">
        <w:rPr>
          <w:rFonts w:ascii="Times New Roman" w:hAnsi="Times New Roman" w:cs="Times New Roman"/>
          <w:sz w:val="20"/>
          <w:szCs w:val="20"/>
          <w:lang w:val="en-US"/>
        </w:rPr>
        <w:t>incubat</w:t>
      </w:r>
      <w:r w:rsidR="00BF2CB5" w:rsidRPr="00A24949">
        <w:rPr>
          <w:rFonts w:ascii="Times New Roman" w:hAnsi="Times New Roman" w:cs="Times New Roman"/>
          <w:sz w:val="20"/>
          <w:szCs w:val="20"/>
          <w:lang w:val="en-US"/>
        </w:rPr>
        <w:t>ing</w:t>
      </w:r>
      <w:r w:rsidR="006809FD" w:rsidRPr="00A24949">
        <w:rPr>
          <w:rFonts w:ascii="Times New Roman" w:hAnsi="Times New Roman" w:cs="Times New Roman"/>
          <w:sz w:val="20"/>
          <w:szCs w:val="20"/>
          <w:lang w:val="en-US"/>
        </w:rPr>
        <w:t>;</w:t>
      </w:r>
      <w:r w:rsidRPr="00A24949">
        <w:rPr>
          <w:rFonts w:ascii="Times New Roman" w:hAnsi="Times New Roman" w:cs="Times New Roman"/>
          <w:sz w:val="20"/>
          <w:szCs w:val="20"/>
          <w:lang w:val="en-US"/>
        </w:rPr>
        <w:t xml:space="preserve"> (B) </w:t>
      </w:r>
      <w:r w:rsidR="00BF2CB5" w:rsidRPr="00A24949">
        <w:rPr>
          <w:rFonts w:ascii="Times New Roman" w:hAnsi="Times New Roman" w:cs="Times New Roman"/>
          <w:sz w:val="20"/>
          <w:szCs w:val="20"/>
          <w:lang w:val="en-US"/>
        </w:rPr>
        <w:t xml:space="preserve">with </w:t>
      </w:r>
      <w:r w:rsidR="0015447E" w:rsidRPr="00A24949">
        <w:rPr>
          <w:rFonts w:ascii="Times New Roman" w:hAnsi="Times New Roman" w:cs="Times New Roman"/>
          <w:sz w:val="20"/>
          <w:szCs w:val="20"/>
          <w:lang w:val="en-US"/>
        </w:rPr>
        <w:t xml:space="preserve">composted </w:t>
      </w:r>
      <w:r w:rsidR="00497CF1" w:rsidRPr="00A24949">
        <w:rPr>
          <w:rFonts w:ascii="Times New Roman" w:hAnsi="Times New Roman" w:cs="Times New Roman"/>
          <w:sz w:val="20"/>
          <w:szCs w:val="20"/>
          <w:lang w:val="en-US"/>
        </w:rPr>
        <w:t xml:space="preserve">BSF </w:t>
      </w:r>
      <w:r w:rsidR="0015447E" w:rsidRPr="00A24949">
        <w:rPr>
          <w:rFonts w:ascii="Times New Roman" w:hAnsi="Times New Roman" w:cs="Times New Roman"/>
          <w:sz w:val="20"/>
          <w:szCs w:val="20"/>
          <w:lang w:val="en-US"/>
        </w:rPr>
        <w:t xml:space="preserve">frass </w:t>
      </w:r>
      <w:r w:rsidRPr="00A24949">
        <w:rPr>
          <w:rFonts w:ascii="Times New Roman" w:hAnsi="Times New Roman" w:cs="Times New Roman"/>
          <w:sz w:val="20"/>
          <w:szCs w:val="20"/>
          <w:lang w:val="en-US"/>
        </w:rPr>
        <w:t xml:space="preserve">(BSFF) </w:t>
      </w:r>
      <w:r w:rsidR="00497CF1" w:rsidRPr="00A24949">
        <w:rPr>
          <w:rFonts w:ascii="Times New Roman" w:hAnsi="Times New Roman" w:cs="Times New Roman"/>
          <w:sz w:val="20"/>
          <w:szCs w:val="20"/>
          <w:lang w:val="en-US"/>
        </w:rPr>
        <w:t xml:space="preserve">or </w:t>
      </w:r>
      <w:r w:rsidRPr="00A24949">
        <w:rPr>
          <w:rFonts w:ascii="Times New Roman" w:hAnsi="Times New Roman" w:cs="Times New Roman"/>
          <w:sz w:val="20"/>
          <w:szCs w:val="20"/>
          <w:lang w:val="en-US"/>
        </w:rPr>
        <w:t>yellow mealworm</w:t>
      </w:r>
      <w:r w:rsidR="00497CF1" w:rsidRPr="00A24949">
        <w:rPr>
          <w:rFonts w:ascii="Times New Roman" w:hAnsi="Times New Roman" w:cs="Times New Roman"/>
          <w:sz w:val="20"/>
          <w:szCs w:val="20"/>
          <w:lang w:val="en-US"/>
        </w:rPr>
        <w:t xml:space="preserve"> frass </w:t>
      </w:r>
      <w:r w:rsidRPr="00A24949">
        <w:rPr>
          <w:rFonts w:ascii="Times New Roman" w:hAnsi="Times New Roman" w:cs="Times New Roman"/>
          <w:sz w:val="20"/>
          <w:szCs w:val="20"/>
          <w:lang w:val="en-US"/>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ixed effect model (GLMM). n is the number 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Pr="0087612C">
        <w:rPr>
          <w:rFonts w:ascii="Times New Roman" w:hAnsi="Times New Roman" w:cs="Times New Roman"/>
          <w:sz w:val="20"/>
          <w:szCs w:val="20"/>
          <w:lang w:val="en-US"/>
        </w:rPr>
        <w:t>s.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lastRenderedPageBreak/>
        <w:t>Discussion</w:t>
      </w:r>
    </w:p>
    <w:p w14:paraId="73013BBD" w14:textId="3735EB0F" w:rsidR="00D266AF" w:rsidRPr="00161C9F" w:rsidRDefault="00D32F8E" w:rsidP="00042AA5">
      <w:pPr>
        <w:spacing w:after="0"/>
        <w:jc w:val="both"/>
        <w:rPr>
          <w:rFonts w:ascii="Times New Roman" w:hAnsi="Times New Roman" w:cs="Times New Roman"/>
          <w:sz w:val="24"/>
          <w:szCs w:val="24"/>
        </w:rPr>
      </w:pPr>
      <w:bookmarkStart w:id="29"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Pr>
          <w:rFonts w:ascii="Times New Roman" w:hAnsi="Times New Roman" w:cs="Times New Roman"/>
          <w:i/>
          <w:iCs/>
          <w:sz w:val="24"/>
          <w:szCs w:val="24"/>
        </w:rPr>
        <w:t>,</w:t>
      </w:r>
      <w:r w:rsidR="00D266AF" w:rsidRPr="00161C9F">
        <w:rPr>
          <w:rFonts w:ascii="Times New Roman" w:hAnsi="Times New Roman" w:cs="Times New Roman"/>
          <w:sz w:val="24"/>
          <w:szCs w:val="24"/>
        </w:rPr>
        <w:t xml:space="preserve"> survival and development of diamondback moth (</w:t>
      </w:r>
      <w:r w:rsidR="00D266AF" w:rsidRPr="00161C9F">
        <w:rPr>
          <w:rFonts w:ascii="Times New Roman" w:hAnsi="Times New Roman" w:cs="Times New Roman"/>
          <w:i/>
          <w:iCs/>
          <w:sz w:val="24"/>
          <w:szCs w:val="24"/>
        </w:rPr>
        <w:t>P</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BSFF and MWF resulted in smaller leaf area, fewer leaves, and 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29"/>
    <w:p w14:paraId="6F101313" w14:textId="6A1DD615"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w:t>
      </w:r>
      <w:r w:rsidR="00444291" w:rsidRPr="00161C9F">
        <w:rPr>
          <w:rFonts w:ascii="Times New Roman" w:hAnsi="Times New Roman" w:cs="Times New Roman"/>
          <w:sz w:val="24"/>
          <w:szCs w:val="24"/>
        </w:rPr>
        <w:t>A</w:t>
      </w:r>
      <w:r w:rsidR="00444291">
        <w:rPr>
          <w:rFonts w:ascii="Times New Roman" w:hAnsi="Times New Roman" w:cs="Times New Roman"/>
          <w:sz w:val="24"/>
          <w:szCs w:val="24"/>
        </w:rPr>
        <w:t>nother study</w:t>
      </w:r>
      <w:r w:rsidR="00480275" w:rsidRPr="00161C9F">
        <w:rPr>
          <w:rFonts w:ascii="Times New Roman" w:hAnsi="Times New Roman" w:cs="Times New Roman"/>
          <w:sz w:val="24"/>
          <w:szCs w:val="24"/>
        </w:rPr>
        <w:t xml:space="preserve">,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r w:rsidR="002A3C26" w:rsidRPr="00161C9F">
        <w:rPr>
          <w:rFonts w:ascii="Times New Roman" w:hAnsi="Times New Roman" w:cs="Times New Roman"/>
          <w:sz w:val="24"/>
          <w:szCs w:val="24"/>
        </w:rPr>
        <w:t>Contrary to our results</w:t>
      </w:r>
      <w:r w:rsidR="00444291">
        <w:rPr>
          <w:rFonts w:ascii="Times New Roman" w:hAnsi="Times New Roman" w:cs="Times New Roman"/>
          <w:sz w:val="24"/>
          <w:szCs w:val="24"/>
        </w:rPr>
        <w:t xml:space="preserve"> of raw frass application</w:t>
      </w:r>
      <w:r w:rsidR="002A3C26" w:rsidRPr="00161C9F">
        <w:rPr>
          <w:rFonts w:ascii="Times New Roman" w:hAnsi="Times New Roman" w:cs="Times New Roman"/>
          <w:sz w:val="24"/>
          <w:szCs w:val="24"/>
        </w:rPr>
        <w:t xml:space="preserve">,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3FE83D52"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w:t>
      </w:r>
      <w:r w:rsidR="00C47CC8" w:rsidRPr="00161C9F">
        <w:rPr>
          <w:rFonts w:ascii="Times New Roman" w:hAnsi="Times New Roman" w:cs="Times New Roman"/>
          <w:sz w:val="24"/>
          <w:szCs w:val="24"/>
        </w:rPr>
        <w:lastRenderedPageBreak/>
        <w:t>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w:t>
      </w:r>
      <w:r w:rsidR="0004051B">
        <w:rPr>
          <w:rFonts w:ascii="Times New Roman" w:hAnsi="Times New Roman" w:cs="Times New Roman"/>
          <w:sz w:val="24"/>
          <w:szCs w:val="24"/>
        </w:rPr>
        <w:t xml:space="preserve">in our study </w:t>
      </w:r>
      <w:r w:rsidR="00F43EBB" w:rsidRPr="00161C9F">
        <w:rPr>
          <w:rFonts w:ascii="Times New Roman" w:hAnsi="Times New Roman" w:cs="Times New Roman"/>
          <w:sz w:val="24"/>
          <w:szCs w:val="24"/>
        </w:rPr>
        <w:t xml:space="preserve">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depend</w:t>
      </w:r>
      <w:r w:rsidR="00DF3BE6">
        <w:rPr>
          <w:rFonts w:ascii="Times New Roman" w:hAnsi="Times New Roman" w:cs="Times New Roman"/>
          <w:sz w:val="24"/>
          <w:szCs w:val="24"/>
        </w:rPr>
        <w:t>s</w:t>
      </w:r>
      <w:r w:rsidR="0063469F" w:rsidRPr="00161C9F">
        <w:rPr>
          <w:rFonts w:ascii="Times New Roman" w:hAnsi="Times New Roman" w:cs="Times New Roman"/>
          <w:sz w:val="24"/>
          <w:szCs w:val="24"/>
        </w:rPr>
        <w:t xml:space="preserve">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7648F81E"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effectively control</w:t>
      </w:r>
      <w:r w:rsidR="000F3C0B">
        <w:rPr>
          <w:rFonts w:ascii="Times New Roman" w:hAnsi="Times New Roman" w:cs="Times New Roman"/>
          <w:sz w:val="24"/>
          <w:szCs w:val="24"/>
        </w:rPr>
        <w:t>led</w:t>
      </w:r>
      <w:r w:rsidR="00381D08" w:rsidRPr="00161C9F">
        <w:rPr>
          <w:rFonts w:ascii="Times New Roman" w:hAnsi="Times New Roman" w:cs="Times New Roman"/>
          <w:sz w:val="24"/>
          <w:szCs w:val="24"/>
        </w:rPr>
        <w:t xml:space="preserve">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However, it is important to </w:t>
      </w:r>
      <w:r w:rsidR="00381D08" w:rsidRPr="00161C9F">
        <w:rPr>
          <w:rFonts w:ascii="Times New Roman" w:hAnsi="Times New Roman" w:cs="Times New Roman"/>
          <w:sz w:val="24"/>
          <w:szCs w:val="24"/>
        </w:rPr>
        <w:lastRenderedPageBreak/>
        <w:t>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xml:space="preserve">. Further research is needed to </w:t>
      </w:r>
      <w:r w:rsidR="000F3C0B">
        <w:rPr>
          <w:rFonts w:ascii="Times New Roman" w:hAnsi="Times New Roman" w:cs="Times New Roman"/>
          <w:sz w:val="24"/>
          <w:szCs w:val="24"/>
        </w:rPr>
        <w:t>elucidate</w:t>
      </w:r>
      <w:r w:rsidR="000F3C0B" w:rsidRPr="00161C9F">
        <w:rPr>
          <w:rFonts w:ascii="Times New Roman" w:hAnsi="Times New Roman" w:cs="Times New Roman"/>
          <w:sz w:val="24"/>
          <w:szCs w:val="24"/>
        </w:rPr>
        <w:t xml:space="preserve"> </w:t>
      </w:r>
      <w:r w:rsidR="00811922" w:rsidRPr="00161C9F">
        <w:rPr>
          <w:rFonts w:ascii="Times New Roman" w:hAnsi="Times New Roman" w:cs="Times New Roman"/>
          <w:sz w:val="24"/>
          <w:szCs w:val="24"/>
        </w:rPr>
        <w:t>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77777777"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3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w:t>
      </w:r>
      <w:r w:rsidR="00DB768F">
        <w:rPr>
          <w:rFonts w:ascii="Times New Roman" w:hAnsi="Times New Roman" w:cs="Times New Roman"/>
          <w:sz w:val="24"/>
          <w:szCs w:val="24"/>
        </w:rPr>
        <w:t xml:space="preserve">and </w:t>
      </w:r>
      <w:r w:rsidR="00DB768F" w:rsidRPr="00DB768F">
        <w:rPr>
          <w:rFonts w:ascii="Times New Roman" w:hAnsi="Times New Roman" w:cs="Times New Roman"/>
          <w:i/>
          <w:iCs/>
          <w:sz w:val="24"/>
          <w:szCs w:val="24"/>
        </w:rPr>
        <w:t>P. xylostella</w:t>
      </w:r>
      <w:r w:rsidR="00DB768F">
        <w:rPr>
          <w:rFonts w:ascii="Times New Roman" w:hAnsi="Times New Roman" w:cs="Times New Roman"/>
          <w:sz w:val="24"/>
          <w:szCs w:val="24"/>
        </w:rPr>
        <w:t xml:space="preserve"> </w:t>
      </w:r>
      <w:r w:rsidR="001B5C08" w:rsidRPr="00161C9F">
        <w:rPr>
          <w:rFonts w:ascii="Times New Roman" w:hAnsi="Times New Roman" w:cs="Times New Roman"/>
          <w:sz w:val="24"/>
          <w:szCs w:val="24"/>
        </w:rPr>
        <w:t xml:space="preserve">larvae is consistent </w:t>
      </w:r>
      <w:r w:rsidR="00DB768F">
        <w:rPr>
          <w:rFonts w:ascii="Times New Roman" w:hAnsi="Times New Roman" w:cs="Times New Roman"/>
          <w:sz w:val="24"/>
          <w:szCs w:val="24"/>
        </w:rPr>
        <w:t>under the</w:t>
      </w:r>
      <w:r w:rsidR="001B5C08" w:rsidRPr="00161C9F">
        <w:rPr>
          <w:rFonts w:ascii="Times New Roman" w:hAnsi="Times New Roman" w:cs="Times New Roman"/>
          <w:sz w:val="24"/>
          <w:szCs w:val="24"/>
        </w:rPr>
        <w:t xml:space="preserve"> experimental conditions</w:t>
      </w:r>
      <w:r w:rsidR="00DB768F">
        <w:rPr>
          <w:rFonts w:ascii="Times New Roman" w:hAnsi="Times New Roman" w:cs="Times New Roman"/>
          <w:sz w:val="24"/>
          <w:szCs w:val="24"/>
        </w:rPr>
        <w:t xml:space="preserve"> of this study</w:t>
      </w:r>
      <w:r w:rsidR="001B5C08"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3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w:t>
      </w:r>
      <w:r w:rsidR="000330BE" w:rsidRPr="00161C9F">
        <w:rPr>
          <w:rFonts w:ascii="Times New Roman" w:hAnsi="Times New Roman" w:cs="Times New Roman"/>
          <w:sz w:val="24"/>
          <w:szCs w:val="24"/>
        </w:rPr>
        <w:lastRenderedPageBreak/>
        <w:t>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03D40759" w14:textId="114C0BCB" w:rsidR="00E40C0D" w:rsidRDefault="000330BE"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Different insect species produce different types and amounts of defensive compounds, so the composition of the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r w:rsidR="00787907">
        <w:rPr>
          <w:rFonts w:ascii="Times New Roman" w:hAnsi="Times New Roman" w:cs="Times New Roman"/>
          <w:sz w:val="24"/>
          <w:szCs w:val="24"/>
        </w:rPr>
        <w:t>s</w:t>
      </w:r>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es are specific to each host-herbivore system and can induce herbivore or pathogen defen</w:t>
      </w:r>
      <w:r w:rsidR="00787907">
        <w:rPr>
          <w:rFonts w:ascii="Times New Roman" w:hAnsi="Times New Roman" w:cs="Times New Roman"/>
          <w:sz w:val="24"/>
          <w:szCs w:val="24"/>
        </w:rPr>
        <w:t>s</w:t>
      </w:r>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r w:rsidR="00787907">
        <w:rPr>
          <w:rFonts w:ascii="Times New Roman" w:hAnsi="Times New Roman" w:cs="Times New Roman"/>
          <w:sz w:val="24"/>
          <w:szCs w:val="24"/>
        </w:rPr>
        <w:t>s</w:t>
      </w:r>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31" w:name="_Hlk134522313"/>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w:t>
      </w:r>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001B5C08" w:rsidRPr="00161C9F">
        <w:rPr>
          <w:rFonts w:ascii="Times New Roman" w:hAnsi="Times New Roman" w:cs="Times New Roman"/>
          <w:sz w:val="24"/>
          <w:szCs w:val="24"/>
        </w:rPr>
        <w:t>protective effect.</w:t>
      </w:r>
      <w:bookmarkEnd w:id="31"/>
      <w:r w:rsidR="001B5C08" w:rsidRPr="00161C9F">
        <w:rPr>
          <w:rFonts w:ascii="Times New Roman" w:hAnsi="Times New Roman" w:cs="Times New Roman"/>
          <w:sz w:val="24"/>
          <w:szCs w:val="24"/>
        </w:rPr>
        <w:t xml:space="preserve">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research,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7CEB8F7"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composted BSFF and MWF significantly increased the number of leaves per plant, with the highest value for MWF.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and </w:t>
      </w:r>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w:t>
      </w:r>
      <w:r w:rsidR="002D59FB" w:rsidRPr="00161C9F">
        <w:rPr>
          <w:rFonts w:ascii="Times New Roman" w:hAnsi="Times New Roman" w:cs="Times New Roman"/>
          <w:sz w:val="24"/>
          <w:szCs w:val="24"/>
        </w:rPr>
        <w:lastRenderedPageBreak/>
        <w:t xml:space="preserve">seems probable that the i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ould be important to include measurements of herbivore performance when testing the effects of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42B33A9"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32" w:name="_Hlk132417782"/>
      <w:r w:rsidRPr="00161C9F">
        <w:rPr>
          <w:rFonts w:ascii="Times New Roman" w:hAnsi="Times New Roman" w:cs="Times New Roman"/>
          <w:i/>
          <w:iCs/>
          <w:sz w:val="24"/>
          <w:szCs w:val="24"/>
        </w:rPr>
        <w:t>P. xylostella</w:t>
      </w:r>
      <w:bookmarkEnd w:id="32"/>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w:t>
      </w:r>
      <w:r w:rsidR="00A17219" w:rsidRPr="00161C9F">
        <w:rPr>
          <w:rFonts w:ascii="Times New Roman" w:hAnsi="Times New Roman" w:cs="Times New Roman"/>
          <w:sz w:val="24"/>
          <w:szCs w:val="24"/>
        </w:rPr>
        <w:lastRenderedPageBreak/>
        <w:t xml:space="preserve">effective to incubate frass in the soil before sowing seeds, allowing frass nutrients to become more readily available to the </w:t>
      </w:r>
      <w:r w:rsidR="00712571">
        <w:rPr>
          <w:rFonts w:ascii="Times New Roman" w:hAnsi="Times New Roman" w:cs="Times New Roman"/>
          <w:sz w:val="24"/>
          <w:szCs w:val="24"/>
        </w:rPr>
        <w:t xml:space="preserve">young </w:t>
      </w:r>
      <w:r w:rsidR="00A17219" w:rsidRPr="00161C9F">
        <w:rPr>
          <w:rFonts w:ascii="Times New Roman" w:hAnsi="Times New Roman" w:cs="Times New Roman"/>
          <w:sz w:val="24"/>
          <w:szCs w:val="24"/>
        </w:rPr>
        <w:t xml:space="preserve">plants and potentially leading to better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62AD487D"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w:t>
      </w:r>
      <w:r w:rsidR="006801D2">
        <w:rPr>
          <w:rFonts w:ascii="Times New Roman" w:hAnsi="Times New Roman" w:cs="Times New Roman"/>
          <w:sz w:val="24"/>
          <w:szCs w:val="24"/>
        </w:rPr>
        <w:t>&amp;</w:t>
      </w:r>
      <w:r w:rsidRPr="00EC4840">
        <w:rPr>
          <w:rFonts w:ascii="Times New Roman" w:hAnsi="Times New Roman" w:cs="Times New Roman"/>
          <w:sz w:val="24"/>
          <w:szCs w:val="24"/>
        </w:rPr>
        <w:t xml:space="preserve"> Research.</w:t>
      </w:r>
    </w:p>
    <w:p w14:paraId="791AF5F9" w14:textId="77777777" w:rsidR="00161C9F" w:rsidRDefault="00161C9F" w:rsidP="00920599">
      <w:pPr>
        <w:jc w:val="both"/>
        <w:rPr>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771F446D" w:rsidR="009F21C2" w:rsidRPr="009A3826" w:rsidRDefault="00804AFC" w:rsidP="00D71CB4">
      <w:pPr>
        <w:spacing w:before="120" w:after="0"/>
        <w:jc w:val="both"/>
        <w:rPr>
          <w:rFonts w:ascii="Times New Roman" w:hAnsi="Times New Roman" w:cs="Times New Roman"/>
          <w:sz w:val="24"/>
          <w:szCs w:val="24"/>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xml:space="preserve">; Trial 4: frass samples were composted, </w:t>
      </w:r>
      <w:proofErr w:type="gramStart"/>
      <w:r w:rsidRPr="003A46FE">
        <w:rPr>
          <w:rFonts w:ascii="Times New Roman" w:hAnsi="Times New Roman" w:cs="Times New Roman"/>
          <w:sz w:val="20"/>
          <w:szCs w:val="20"/>
        </w:rPr>
        <w:t>air-dried</w:t>
      </w:r>
      <w:proofErr w:type="gramEnd"/>
      <w:r w:rsidRPr="003A46FE">
        <w:rPr>
          <w:rFonts w:ascii="Times New Roman" w:hAnsi="Times New Roman" w:cs="Times New Roman"/>
          <w:sz w:val="20"/>
          <w:szCs w:val="20"/>
        </w:rPr>
        <w:t xml:space="preserve">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10D9CEF4" w14:textId="41FDDAA9" w:rsidR="00224B78" w:rsidRDefault="0019073F" w:rsidP="00241C69">
      <w:pPr>
        <w:spacing w:line="240" w:lineRule="auto"/>
        <w:jc w:val="both"/>
        <w:rPr>
          <w:noProof/>
        </w:rPr>
      </w:pPr>
      <w:r w:rsidRPr="0019073F">
        <w:rPr>
          <w:noProof/>
        </w:rPr>
        <w:t xml:space="preserve"> </w:t>
      </w:r>
    </w:p>
    <w:p w14:paraId="701FCE90" w14:textId="2EBF71F1" w:rsidR="009D6E6D" w:rsidRDefault="009D6E6D"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183090A" wp14:editId="1AFE79FC">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15"/>
                    <a:stretch>
                      <a:fillRect/>
                    </a:stretch>
                  </pic:blipFill>
                  <pic:spPr>
                    <a:xfrm>
                      <a:off x="0" y="0"/>
                      <a:ext cx="4619048" cy="3933333"/>
                    </a:xfrm>
                    <a:prstGeom prst="rect">
                      <a:avLst/>
                    </a:prstGeom>
                  </pic:spPr>
                </pic:pic>
              </a:graphicData>
            </a:graphic>
          </wp:inline>
        </w:drawing>
      </w:r>
    </w:p>
    <w:p w14:paraId="4F89E111" w14:textId="21236D3A" w:rsidR="00241C69" w:rsidRDefault="00224B78" w:rsidP="00241C69">
      <w:pPr>
        <w:jc w:val="both"/>
        <w:rPr>
          <w:rFonts w:ascii="Times New Roman" w:hAnsi="Times New Roman" w:cs="Times New Roman"/>
          <w:sz w:val="24"/>
          <w:szCs w:val="24"/>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s</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A5CFBE" w14:textId="3C936C35" w:rsidR="009D6E6D" w:rsidRDefault="009D6E6D" w:rsidP="00241C69">
      <w:pPr>
        <w:jc w:val="both"/>
        <w:rPr>
          <w:rFonts w:ascii="Times New Roman" w:hAnsi="Times New Roman" w:cs="Times New Roman"/>
          <w:sz w:val="24"/>
          <w:szCs w:val="24"/>
        </w:rPr>
      </w:pPr>
      <w:r>
        <w:rPr>
          <w:noProof/>
        </w:rPr>
        <w:drawing>
          <wp:inline distT="0" distB="0" distL="0" distR="0" wp14:anchorId="7EAB043E" wp14:editId="04F023E4">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16"/>
                    <a:stretch>
                      <a:fillRect/>
                    </a:stretch>
                  </pic:blipFill>
                  <pic:spPr>
                    <a:xfrm>
                      <a:off x="0" y="0"/>
                      <a:ext cx="2819119" cy="2770632"/>
                    </a:xfrm>
                    <a:prstGeom prst="rect">
                      <a:avLst/>
                    </a:prstGeom>
                  </pic:spPr>
                </pic:pic>
              </a:graphicData>
            </a:graphic>
          </wp:inline>
        </w:drawing>
      </w:r>
      <w:r>
        <w:rPr>
          <w:noProof/>
        </w:rPr>
        <w:drawing>
          <wp:inline distT="0" distB="0" distL="0" distR="0" wp14:anchorId="0E9E49CC" wp14:editId="1D4298A5">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17"/>
                    <a:stretch>
                      <a:fillRect/>
                    </a:stretch>
                  </pic:blipFill>
                  <pic:spPr>
                    <a:xfrm>
                      <a:off x="0" y="0"/>
                      <a:ext cx="2855891" cy="2806773"/>
                    </a:xfrm>
                    <a:prstGeom prst="rect">
                      <a:avLst/>
                    </a:prstGeom>
                  </pic:spPr>
                </pic:pic>
              </a:graphicData>
            </a:graphic>
          </wp:inline>
        </w:drawing>
      </w:r>
      <w:r w:rsidRPr="009D6E6D">
        <w:rPr>
          <w:noProof/>
        </w:rPr>
        <w:t xml:space="preserve"> </w:t>
      </w:r>
    </w:p>
    <w:p w14:paraId="778C15F9" w14:textId="633A6982" w:rsidR="00241C69" w:rsidRPr="008C020B" w:rsidRDefault="00241C69" w:rsidP="00241C69">
      <w:pPr>
        <w:spacing w:after="0"/>
        <w:jc w:val="both"/>
        <w:rPr>
          <w:rFonts w:ascii="Times New Roman" w:hAnsi="Times New Roman" w:cs="Times New Roman"/>
          <w:sz w:val="24"/>
          <w:szCs w:val="24"/>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9C693B" w:rsidRPr="008C020B">
        <w:rPr>
          <w:rFonts w:ascii="Times New Roman" w:hAnsi="Times New Roman" w:cs="Times New Roman"/>
          <w:sz w:val="20"/>
          <w:szCs w:val="20"/>
          <w:lang w:val="en-US"/>
        </w:rPr>
        <w:t xml:space="preserve">. A = trial 1 and B = trial 2. </w:t>
      </w:r>
      <w:r w:rsidR="008C020B" w:rsidRPr="00D71CB4">
        <w:rPr>
          <w:rFonts w:ascii="Times New Roman" w:eastAsiaTheme="minorEastAsia" w:hAnsi="Times New Roman" w:cs="Times New Roman"/>
          <w:color w:val="000000" w:themeColor="text1"/>
          <w:kern w:val="24"/>
          <w:sz w:val="20"/>
          <w:szCs w:val="20"/>
          <w:lang w:val="en-US"/>
        </w:rPr>
        <w:t>B is a repetition of A under similar conditions</w:t>
      </w:r>
      <w:r w:rsidR="008C020B" w:rsidRPr="008C020B" w:rsidDel="008C020B">
        <w:rPr>
          <w:rFonts w:ascii="Times New Roman" w:hAnsi="Times New Roman" w:cs="Times New Roman"/>
          <w:sz w:val="20"/>
          <w:szCs w:val="20"/>
          <w:lang w:val="en-US"/>
        </w:rPr>
        <w:t xml:space="preserve"> </w:t>
      </w:r>
      <w:r w:rsidR="009C693B" w:rsidRPr="008C020B">
        <w:rPr>
          <w:rFonts w:ascii="Times New Roman" w:hAnsi="Times New Roman" w:cs="Times New Roman"/>
          <w:sz w:val="20"/>
          <w:szCs w:val="20"/>
          <w:lang w:val="en-US"/>
        </w:rPr>
        <w:t xml:space="preserve">Boxplots show the </w:t>
      </w:r>
      <w:r w:rsidR="001E3F77" w:rsidRPr="008C020B">
        <w:rPr>
          <w:rFonts w:ascii="Times New Roman" w:hAnsi="Times New Roman" w:cs="Times New Roman"/>
          <w:sz w:val="20"/>
          <w:szCs w:val="20"/>
          <w:lang w:val="en-US"/>
        </w:rPr>
        <w:t>median</w:t>
      </w:r>
      <w:r w:rsidR="009C693B" w:rsidRPr="008C020B">
        <w:rPr>
          <w:rFonts w:ascii="Times New Roman" w:hAnsi="Times New Roman" w:cs="Times New Roman"/>
          <w:sz w:val="20"/>
          <w:szCs w:val="20"/>
          <w:lang w:val="en-US"/>
        </w:rPr>
        <w:t xml:space="preserve"> (horizontal bold line), and minimum and maximum values. </w:t>
      </w:r>
      <w:r w:rsidR="009C693B" w:rsidRPr="008C020B">
        <w:rPr>
          <w:rFonts w:ascii="Times New Roman" w:hAnsi="Times New Roman" w:cs="Times New Roman"/>
          <w:sz w:val="20"/>
          <w:szCs w:val="20"/>
          <w:lang w:val="en-US"/>
        </w:rPr>
        <w:lastRenderedPageBreak/>
        <w:t>The white square on each box represents the mean number of leaves per plant. Data were 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ixed effect models (GLMM). n is the number of </w:t>
      </w:r>
      <w:r w:rsidR="00A10E17">
        <w:rPr>
          <w:rFonts w:ascii="Times New Roman" w:hAnsi="Times New Roman" w:cs="Times New Roman"/>
          <w:sz w:val="20"/>
          <w:szCs w:val="20"/>
          <w:lang w:val="en-US"/>
        </w:rPr>
        <w:t>replicates</w:t>
      </w:r>
      <w:r w:rsidR="009C693B" w:rsidRPr="008C020B">
        <w:rPr>
          <w:rFonts w:ascii="Times New Roman" w:hAnsi="Times New Roman" w:cs="Times New Roman"/>
          <w:sz w:val="20"/>
          <w:szCs w:val="20"/>
          <w:lang w:val="en-US"/>
        </w:rPr>
        <w:t>. 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19"/>
                    <a:stretch>
                      <a:fillRect/>
                    </a:stretch>
                  </pic:blipFill>
                  <pic:spPr>
                    <a:xfrm>
                      <a:off x="0" y="0"/>
                      <a:ext cx="2819118" cy="2770632"/>
                    </a:xfrm>
                    <a:prstGeom prst="rect">
                      <a:avLst/>
                    </a:prstGeom>
                  </pic:spPr>
                </pic:pic>
              </a:graphicData>
            </a:graphic>
          </wp:inline>
        </w:drawing>
      </w:r>
    </w:p>
    <w:p w14:paraId="0028FE86" w14:textId="5ADBFEED"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3</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AC7A50" w:rsidRPr="008C020B">
        <w:rPr>
          <w:rFonts w:ascii="Times New Roman" w:hAnsi="Times New Roman" w:cs="Times New Roman"/>
          <w:sz w:val="20"/>
          <w:szCs w:val="20"/>
          <w:lang w:val="en-US"/>
        </w:rPr>
        <w:t xml:space="preserve">Boxplots show the </w:t>
      </w:r>
      <w:r w:rsidR="002460D2" w:rsidRPr="008C020B">
        <w:rPr>
          <w:rFonts w:ascii="Times New Roman" w:hAnsi="Times New Roman" w:cs="Times New Roman"/>
          <w:sz w:val="20"/>
          <w:szCs w:val="20"/>
          <w:lang w:val="en-US"/>
        </w:rPr>
        <w:t>median</w:t>
      </w:r>
      <w:r w:rsidR="00AC7A50" w:rsidRPr="008C020B">
        <w:rPr>
          <w:rFonts w:ascii="Times New Roman" w:hAnsi="Times New Roman" w:cs="Times New Roman"/>
          <w:sz w:val="20"/>
          <w:szCs w:val="20"/>
          <w:lang w:val="en-US"/>
        </w:rPr>
        <w:t xml:space="preserve"> (horizontal bold line), and minimum and maximum values. The dot</w:t>
      </w:r>
      <w:r w:rsidR="0038699D" w:rsidRPr="008C020B">
        <w:rPr>
          <w:rFonts w:ascii="Times New Roman" w:hAnsi="Times New Roman" w:cs="Times New Roman"/>
          <w:sz w:val="20"/>
          <w:szCs w:val="20"/>
          <w:lang w:val="en-US"/>
        </w:rPr>
        <w:t>s</w:t>
      </w:r>
      <w:r w:rsidR="00AC7A50" w:rsidRPr="008C020B">
        <w:rPr>
          <w:rFonts w:ascii="Times New Roman" w:hAnsi="Times New Roman" w:cs="Times New Roman"/>
          <w:sz w:val="20"/>
          <w:szCs w:val="20"/>
          <w:lang w:val="en-US"/>
        </w:rPr>
        <w:t xml:space="preserve"> represent </w:t>
      </w:r>
      <w:r w:rsidR="002460D2" w:rsidRPr="008C020B">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r w:rsidR="006241DE" w:rsidRPr="008C020B">
        <w:rPr>
          <w:rFonts w:ascii="Times New Roman" w:hAnsi="Times New Roman" w:cs="Times New Roman"/>
          <w:sz w:val="20"/>
          <w:szCs w:val="20"/>
          <w:lang w:val="en-US"/>
        </w:rPr>
        <w:t>replicates</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1"/>
                    <a:stretch>
                      <a:fillRect/>
                    </a:stretch>
                  </pic:blipFill>
                  <pic:spPr>
                    <a:xfrm>
                      <a:off x="0" y="0"/>
                      <a:ext cx="4619048" cy="3933333"/>
                    </a:xfrm>
                    <a:prstGeom prst="rect">
                      <a:avLst/>
                    </a:prstGeom>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2"/>
                    <a:srcRect l="3951" r="4568" b="3518"/>
                    <a:stretch/>
                  </pic:blipFill>
                  <pic:spPr>
                    <a:xfrm>
                      <a:off x="0" y="0"/>
                      <a:ext cx="5731510" cy="4029710"/>
                    </a:xfrm>
                    <a:prstGeom prst="rect">
                      <a:avLst/>
                    </a:prstGeom>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45975593" w:rsidR="00EF24B0" w:rsidRDefault="00B90294" w:rsidP="00920599">
      <w:pPr>
        <w:jc w:val="both"/>
        <w:rPr>
          <w:rFonts w:ascii="Times New Roman" w:hAnsi="Times New Roman" w:cs="Times New Roman"/>
          <w:sz w:val="24"/>
          <w:szCs w:val="24"/>
          <w:lang w:val="en-US"/>
        </w:rPr>
      </w:pPr>
      <w:r>
        <w:rPr>
          <w:noProof/>
        </w:rPr>
        <w:lastRenderedPageBreak/>
        <w:drawing>
          <wp:inline distT="0" distB="0" distL="0" distR="0" wp14:anchorId="59BAB427" wp14:editId="6A9E2E82">
            <wp:extent cx="4619048" cy="3933333"/>
            <wp:effectExtent l="0" t="0" r="0" b="0"/>
            <wp:docPr id="104227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23"/>
                    <a:stretch>
                      <a:fillRect/>
                    </a:stretch>
                  </pic:blipFill>
                  <pic:spPr>
                    <a:xfrm>
                      <a:off x="0" y="0"/>
                      <a:ext cx="4619048" cy="3933333"/>
                    </a:xfrm>
                    <a:prstGeom prst="rect">
                      <a:avLst/>
                    </a:prstGeom>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0E32ACA0" w14:textId="10017FA6" w:rsidR="00980826" w:rsidRDefault="00980826" w:rsidP="00920599">
      <w:pPr>
        <w:jc w:val="both"/>
        <w:rPr>
          <w:rFonts w:ascii="Times New Roman" w:hAnsi="Times New Roman" w:cs="Times New Roman"/>
          <w:sz w:val="24"/>
          <w:szCs w:val="24"/>
          <w:lang w:val="en-US"/>
        </w:rPr>
      </w:pP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4"/>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5"/>
                    <a:stretch>
                      <a:fillRect/>
                    </a:stretch>
                  </pic:blipFill>
                  <pic:spPr>
                    <a:xfrm>
                      <a:off x="0" y="0"/>
                      <a:ext cx="2812296" cy="2770632"/>
                    </a:xfrm>
                    <a:prstGeom prst="rect">
                      <a:avLst/>
                    </a:prstGeom>
                  </pic:spPr>
                </pic:pic>
              </a:graphicData>
            </a:graphic>
          </wp:inline>
        </w:drawing>
      </w:r>
    </w:p>
    <w:p w14:paraId="249A4787" w14:textId="6AC5F20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p>
    <w:p w14:paraId="4D9EFCA9" w14:textId="48FB97D0" w:rsidR="001C0CD1" w:rsidRDefault="001C0CD1" w:rsidP="001C0CD1">
      <w:pPr>
        <w:jc w:val="both"/>
        <w:rPr>
          <w:rFonts w:ascii="Times New Roman" w:hAnsi="Times New Roman" w:cs="Times New Roman"/>
          <w:sz w:val="24"/>
          <w:szCs w:val="24"/>
          <w:lang w:val="en-US"/>
        </w:rPr>
      </w:pPr>
    </w:p>
    <w:p w14:paraId="52EC8184" w14:textId="77777777" w:rsidR="00F81F69" w:rsidRDefault="00F81F69" w:rsidP="001C0CD1">
      <w:pPr>
        <w:jc w:val="both"/>
        <w:rPr>
          <w:rFonts w:ascii="Times New Roman" w:hAnsi="Times New Roman" w:cs="Times New Roman"/>
          <w:sz w:val="24"/>
          <w:szCs w:val="24"/>
          <w:lang w:val="en-US"/>
        </w:rPr>
      </w:pPr>
    </w:p>
    <w:p w14:paraId="1D69D3A4" w14:textId="77777777" w:rsidR="00F81F69" w:rsidRDefault="00F81F69" w:rsidP="001C0CD1">
      <w:pPr>
        <w:jc w:val="both"/>
        <w:rPr>
          <w:rFonts w:ascii="Times New Roman" w:hAnsi="Times New Roman" w:cs="Times New Roman"/>
          <w:sz w:val="24"/>
          <w:szCs w:val="24"/>
          <w:lang w:val="en-US"/>
        </w:rPr>
      </w:pPr>
    </w:p>
    <w:p w14:paraId="49889B02" w14:textId="77777777" w:rsidR="00F81F69" w:rsidRDefault="00F81F69" w:rsidP="001C0CD1">
      <w:pPr>
        <w:jc w:val="both"/>
        <w:rPr>
          <w:rFonts w:ascii="Times New Roman" w:hAnsi="Times New Roman" w:cs="Times New Roman"/>
          <w:sz w:val="24"/>
          <w:szCs w:val="24"/>
          <w:lang w:val="en-US"/>
        </w:rPr>
      </w:pPr>
    </w:p>
    <w:p w14:paraId="732BA8E1" w14:textId="77777777" w:rsidR="00F81F69" w:rsidRDefault="00F81F69" w:rsidP="001C0CD1">
      <w:pPr>
        <w:jc w:val="both"/>
        <w:rPr>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0BD4AB49" w:rsidR="008C020B" w:rsidRPr="001C0CD1" w:rsidRDefault="008C020B" w:rsidP="001C0CD1">
      <w:pPr>
        <w:jc w:val="both"/>
        <w:rPr>
          <w:rFonts w:ascii="Times New Roman" w:hAnsi="Times New Roman" w:cs="Times New Roman"/>
          <w:sz w:val="24"/>
          <w:szCs w:val="24"/>
          <w:lang w:val="en-US"/>
        </w:rPr>
      </w:pPr>
      <w:r>
        <w:rPr>
          <w:noProof/>
        </w:rPr>
        <w:lastRenderedPageBreak/>
        <w:drawing>
          <wp:inline distT="0" distB="0" distL="0" distR="0" wp14:anchorId="2D3D2B88" wp14:editId="1DB5D4BC">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26"/>
                    <a:stretch>
                      <a:fillRect/>
                    </a:stretch>
                  </pic:blipFill>
                  <pic:spPr>
                    <a:xfrm>
                      <a:off x="0" y="0"/>
                      <a:ext cx="2812296" cy="2770632"/>
                    </a:xfrm>
                    <a:prstGeom prst="rect">
                      <a:avLst/>
                    </a:prstGeom>
                  </pic:spPr>
                </pic:pic>
              </a:graphicData>
            </a:graphic>
          </wp:inline>
        </w:drawing>
      </w:r>
      <w:r w:rsidRPr="008C020B">
        <w:rPr>
          <w:noProof/>
        </w:rPr>
        <w:t xml:space="preserve"> </w:t>
      </w:r>
      <w:r>
        <w:rPr>
          <w:noProof/>
        </w:rPr>
        <w:drawing>
          <wp:inline distT="0" distB="0" distL="0" distR="0" wp14:anchorId="5BA58D3B" wp14:editId="4EFCD684">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27"/>
                    <a:stretch>
                      <a:fillRect/>
                    </a:stretch>
                  </pic:blipFill>
                  <pic:spPr>
                    <a:xfrm>
                      <a:off x="0" y="0"/>
                      <a:ext cx="2812296" cy="2770632"/>
                    </a:xfrm>
                    <a:prstGeom prst="rect">
                      <a:avLst/>
                    </a:prstGeom>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33"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33"/>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8"/>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29"/>
                    <a:stretch>
                      <a:fillRect/>
                    </a:stretch>
                  </pic:blipFill>
                  <pic:spPr>
                    <a:xfrm>
                      <a:off x="0" y="0"/>
                      <a:ext cx="2812296" cy="2770632"/>
                    </a:xfrm>
                    <a:prstGeom prst="rect">
                      <a:avLst/>
                    </a:prstGeom>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34"/>
      <w:commentRangeStart w:id="35"/>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34"/>
      <w:r w:rsidR="006241DE">
        <w:rPr>
          <w:rStyle w:val="CommentReference"/>
        </w:rPr>
        <w:commentReference w:id="34"/>
      </w:r>
      <w:commentRangeEnd w:id="35"/>
      <w:r w:rsidR="00003473">
        <w:rPr>
          <w:rStyle w:val="CommentReference"/>
        </w:rPr>
        <w:commentReference w:id="35"/>
      </w:r>
    </w:p>
    <w:bookmarkStart w:id="36" w:name="_Hlk134550334"/>
    <w:p w14:paraId="20DA97C7" w14:textId="77777777" w:rsidR="004D6852" w:rsidRPr="00CF64E8" w:rsidRDefault="00383C29"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4D6852" w:rsidRPr="00CF64E8">
        <w:rPr>
          <w:rFonts w:ascii="Times New Roman" w:hAnsi="Times New Roman" w:cs="Times New Roman"/>
          <w:sz w:val="20"/>
          <w:szCs w:val="20"/>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4D6852" w:rsidRPr="00CF64E8">
        <w:rPr>
          <w:rFonts w:ascii="Times New Roman" w:hAnsi="Times New Roman" w:cs="Times New Roman"/>
          <w:i/>
          <w:sz w:val="20"/>
          <w:szCs w:val="20"/>
        </w:rPr>
        <w:t>Agronomy</w:t>
      </w:r>
      <w:r w:rsidR="004D6852" w:rsidRPr="00CF64E8">
        <w:rPr>
          <w:rFonts w:ascii="Times New Roman" w:hAnsi="Times New Roman" w:cs="Times New Roman"/>
          <w:sz w:val="20"/>
          <w:szCs w:val="20"/>
        </w:rPr>
        <w:t>,</w:t>
      </w:r>
      <w:r w:rsidR="004D6852" w:rsidRPr="00CF64E8">
        <w:rPr>
          <w:rFonts w:ascii="Times New Roman" w:hAnsi="Times New Roman" w:cs="Times New Roman"/>
          <w:i/>
          <w:sz w:val="20"/>
          <w:szCs w:val="20"/>
        </w:rPr>
        <w:t xml:space="preserve"> 12</w:t>
      </w:r>
      <w:r w:rsidR="004D6852" w:rsidRPr="00CF64E8">
        <w:rPr>
          <w:rFonts w:ascii="Times New Roman" w:hAnsi="Times New Roman" w:cs="Times New Roman"/>
          <w:sz w:val="20"/>
          <w:szCs w:val="20"/>
        </w:rPr>
        <w:t xml:space="preserve">(9), 2211. </w:t>
      </w:r>
    </w:p>
    <w:p w14:paraId="0540296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dedia, D., Asem, L., Appiah, S. K., Nanga, S., Boateng, Y., Duedu, K. O., &amp; Anani, L. (2020). Assessment of hypertension-induced deaths in Ghana: a nation-wide study from 2012 to 2016. </w:t>
      </w:r>
      <w:r w:rsidRPr="00CF64E8">
        <w:rPr>
          <w:rFonts w:ascii="Times New Roman" w:hAnsi="Times New Roman" w:cs="Times New Roman"/>
          <w:i/>
          <w:sz w:val="20"/>
          <w:szCs w:val="20"/>
        </w:rPr>
        <w:t>Journal of Data Analysis and Information Process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03), 158. </w:t>
      </w:r>
    </w:p>
    <w:p w14:paraId="4AA3DFD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hmad, A. A., Radovich, T. J., Nguyen, H. V., Uyeda, J., Arakaki, A., Cadby, J., Paull, R., Sugano, J., &amp; Teves, G. (2016). Use of organic fertilizers to enhance soil fertility, plant growth, and yield in a tropical environment. </w:t>
      </w:r>
      <w:r w:rsidRPr="00CF64E8">
        <w:rPr>
          <w:rFonts w:ascii="Times New Roman" w:hAnsi="Times New Roman" w:cs="Times New Roman"/>
          <w:i/>
          <w:sz w:val="20"/>
          <w:szCs w:val="20"/>
        </w:rPr>
        <w:t>Organic Fertilizers-From Basic Concepts to Applied Outcomes</w:t>
      </w:r>
      <w:r w:rsidRPr="00CF64E8">
        <w:rPr>
          <w:rFonts w:ascii="Times New Roman" w:hAnsi="Times New Roman" w:cs="Times New Roman"/>
          <w:sz w:val="20"/>
          <w:szCs w:val="20"/>
        </w:rPr>
        <w:t xml:space="preserve">, 85-108. </w:t>
      </w:r>
    </w:p>
    <w:p w14:paraId="078B67B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huja, I., Rohloff, J., &amp; Bones, A. M. (2010). Defence mechanisms of Brassicaceae: implications for plant-insect interactions and potential for integrated pest management. A review. </w:t>
      </w:r>
      <w:r w:rsidRPr="00CF64E8">
        <w:rPr>
          <w:rFonts w:ascii="Times New Roman" w:hAnsi="Times New Roman" w:cs="Times New Roman"/>
          <w:i/>
          <w:sz w:val="20"/>
          <w:szCs w:val="20"/>
        </w:rPr>
        <w:t>Agronomy for Sustainable Develop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0</w:t>
      </w:r>
      <w:r w:rsidRPr="00CF64E8">
        <w:rPr>
          <w:rFonts w:ascii="Times New Roman" w:hAnsi="Times New Roman" w:cs="Times New Roman"/>
          <w:sz w:val="20"/>
          <w:szCs w:val="20"/>
        </w:rPr>
        <w:t xml:space="preserve">(2), 311-348. https://doi.org/10.1051/agro/2009025 </w:t>
      </w:r>
    </w:p>
    <w:p w14:paraId="4F7E052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lattar, M. A., Alattar, F. N., &amp; Popa, R. (2016). Effects of microaerobic fermentation and black soldier fly larvae food scrap processing residues on the growth of corn plants (Zea mays). </w:t>
      </w:r>
      <w:r w:rsidRPr="00CF64E8">
        <w:rPr>
          <w:rFonts w:ascii="Times New Roman" w:hAnsi="Times New Roman" w:cs="Times New Roman"/>
          <w:i/>
          <w:sz w:val="20"/>
          <w:szCs w:val="20"/>
        </w:rPr>
        <w:t>Plant Science Toda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w:t>
      </w:r>
      <w:r w:rsidRPr="00CF64E8">
        <w:rPr>
          <w:rFonts w:ascii="Times New Roman" w:hAnsi="Times New Roman" w:cs="Times New Roman"/>
          <w:sz w:val="20"/>
          <w:szCs w:val="20"/>
        </w:rPr>
        <w:t xml:space="preserve">(1), 57-62. </w:t>
      </w:r>
    </w:p>
    <w:p w14:paraId="299087A4"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ngelova, V., Akova, V., Artinova, N., &amp; Ivanov, K. (2013). The effect of organic amendments on soil chemical characteristics. </w:t>
      </w:r>
      <w:r w:rsidRPr="00CF64E8">
        <w:rPr>
          <w:rFonts w:ascii="Times New Roman" w:hAnsi="Times New Roman" w:cs="Times New Roman"/>
          <w:i/>
          <w:sz w:val="20"/>
          <w:szCs w:val="20"/>
        </w:rPr>
        <w:t>Bulgarian Journal of Agricultural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9</w:t>
      </w:r>
      <w:r w:rsidRPr="00CF64E8">
        <w:rPr>
          <w:rFonts w:ascii="Times New Roman" w:hAnsi="Times New Roman" w:cs="Times New Roman"/>
          <w:sz w:val="20"/>
          <w:szCs w:val="20"/>
        </w:rPr>
        <w:t xml:space="preserve">(5), 958-971. </w:t>
      </w:r>
    </w:p>
    <w:p w14:paraId="169F5EF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rragán-Fonseca, K. Y., Nurfikari, A., van de Zande, E. M., Wantulla, M., van Loon, J. J. A., de Boer, W., &amp; Dicke, M. (2022). Insect frass and exuviae to promote plant growth and health.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7</w:t>
      </w:r>
      <w:r w:rsidRPr="00CF64E8">
        <w:rPr>
          <w:rFonts w:ascii="Times New Roman" w:hAnsi="Times New Roman" w:cs="Times New Roman"/>
          <w:sz w:val="20"/>
          <w:szCs w:val="20"/>
        </w:rPr>
        <w:t xml:space="preserve">(7), 646-654. https://doi.org/10.1016/j.tplants.2022.01.007 </w:t>
      </w:r>
    </w:p>
    <w:p w14:paraId="2988AB3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CF64E8">
        <w:rPr>
          <w:rFonts w:ascii="Times New Roman" w:hAnsi="Times New Roman" w:cs="Times New Roman"/>
          <w:i/>
          <w:sz w:val="20"/>
          <w:szCs w:val="20"/>
        </w:rPr>
        <w:t>Saudi journal of biological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8</w:t>
      </w:r>
      <w:r w:rsidRPr="00CF64E8">
        <w:rPr>
          <w:rFonts w:ascii="Times New Roman" w:hAnsi="Times New Roman" w:cs="Times New Roman"/>
          <w:sz w:val="20"/>
          <w:szCs w:val="20"/>
        </w:rPr>
        <w:t xml:space="preserve">(4), 2534-2539. https://doi.org/https://doi.org/10.1016/j.sjbs.2021.01.057 </w:t>
      </w:r>
    </w:p>
    <w:p w14:paraId="087D5CF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ri, N. E. A., Azman, N. A., Ahmad, I. K., Suja, F., Jalil, N. A. A., &amp; Amrul, N. F. (2022). Potential Applications of Frass Derived from Black Soldier Fly Larvae Treatment of Food Waste: A Review. </w:t>
      </w:r>
      <w:r w:rsidRPr="00CF64E8">
        <w:rPr>
          <w:rFonts w:ascii="Times New Roman" w:hAnsi="Times New Roman" w:cs="Times New Roman"/>
          <w:i/>
          <w:sz w:val="20"/>
          <w:szCs w:val="20"/>
        </w:rPr>
        <w:t>Food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1</w:t>
      </w:r>
      <w:r w:rsidRPr="00CF64E8">
        <w:rPr>
          <w:rFonts w:ascii="Times New Roman" w:hAnsi="Times New Roman" w:cs="Times New Roman"/>
          <w:sz w:val="20"/>
          <w:szCs w:val="20"/>
        </w:rPr>
        <w:t xml:space="preserve">(17), 2664. https://www.mdpi.com/2304-8158/11/17/2664 </w:t>
      </w:r>
    </w:p>
    <w:p w14:paraId="67A56C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u, A., Prasad, P., Das, S. N., Kalam, S., Sayyed, R., Reddy, M., &amp; El Enshasy, H. (2021). Plant growth promoting rhizobacteria (PGPR) as green bioinoculants: recent developments, constraints, and prospects. </w:t>
      </w:r>
      <w:r w:rsidRPr="00CF64E8">
        <w:rPr>
          <w:rFonts w:ascii="Times New Roman" w:hAnsi="Times New Roman" w:cs="Times New Roman"/>
          <w:i/>
          <w:sz w:val="20"/>
          <w:szCs w:val="20"/>
        </w:rPr>
        <w:t>Sustainabilit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w:t>
      </w:r>
      <w:r w:rsidRPr="00CF64E8">
        <w:rPr>
          <w:rFonts w:ascii="Times New Roman" w:hAnsi="Times New Roman" w:cs="Times New Roman"/>
          <w:sz w:val="20"/>
          <w:szCs w:val="20"/>
        </w:rPr>
        <w:t xml:space="preserve">(3), 1140. </w:t>
      </w:r>
    </w:p>
    <w:p w14:paraId="0F5020A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tes, D., Mächler, M., Bolker, B., &amp; Walker, S. (2014). Fitting linear mixed-effects models using lme4. </w:t>
      </w:r>
      <w:r w:rsidRPr="00CF64E8">
        <w:rPr>
          <w:rFonts w:ascii="Times New Roman" w:hAnsi="Times New Roman" w:cs="Times New Roman"/>
          <w:i/>
          <w:sz w:val="20"/>
          <w:szCs w:val="20"/>
        </w:rPr>
        <w:t>arXiv preprint arXiv:1406.5823</w:t>
      </w:r>
      <w:r w:rsidRPr="00CF64E8">
        <w:rPr>
          <w:rFonts w:ascii="Times New Roman" w:hAnsi="Times New Roman" w:cs="Times New Roman"/>
          <w:sz w:val="20"/>
          <w:szCs w:val="20"/>
        </w:rPr>
        <w:t xml:space="preserve">. </w:t>
      </w:r>
    </w:p>
    <w:p w14:paraId="71B922B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erendsen, R. L., Pieterse, C. M., &amp; Bakker, P. A. (2012). The rhizosphere microbiome and plant health.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7</w:t>
      </w:r>
      <w:r w:rsidRPr="00CF64E8">
        <w:rPr>
          <w:rFonts w:ascii="Times New Roman" w:hAnsi="Times New Roman" w:cs="Times New Roman"/>
          <w:sz w:val="20"/>
          <w:szCs w:val="20"/>
        </w:rPr>
        <w:t xml:space="preserve">(8), 478-486. https://doi.org/10.1016/j.tplants.2012.04.001 </w:t>
      </w:r>
    </w:p>
    <w:p w14:paraId="4EB5E05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en, Y., Olson, D. M., &amp; Ruberson, J. R. (2010). Effects of nitrogen fertilization on tritrophic interactions. </w:t>
      </w:r>
      <w:r w:rsidRPr="00CF64E8">
        <w:rPr>
          <w:rFonts w:ascii="Times New Roman" w:hAnsi="Times New Roman" w:cs="Times New Roman"/>
          <w:i/>
          <w:sz w:val="20"/>
          <w:szCs w:val="20"/>
        </w:rPr>
        <w:t>Arthropod-Plant Interaction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81-94. </w:t>
      </w:r>
    </w:p>
    <w:p w14:paraId="523DA74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ia, S. Y., Tanga, C. M., Osuga, I. M., Cheseto, X., Ekesi, S., Dicke, M., &amp; van Loon, J. J. (2020). Nutritional composition of black soldier fly larvae feeding on agro‐industrial by‐products. </w:t>
      </w:r>
      <w:r w:rsidRPr="00CF64E8">
        <w:rPr>
          <w:rFonts w:ascii="Times New Roman" w:hAnsi="Times New Roman" w:cs="Times New Roman"/>
          <w:i/>
          <w:sz w:val="20"/>
          <w:szCs w:val="20"/>
        </w:rPr>
        <w:t>Entomologia Experimentalis et Applicata</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8</w:t>
      </w:r>
      <w:r w:rsidRPr="00CF64E8">
        <w:rPr>
          <w:rFonts w:ascii="Times New Roman" w:hAnsi="Times New Roman" w:cs="Times New Roman"/>
          <w:sz w:val="20"/>
          <w:szCs w:val="20"/>
        </w:rPr>
        <w:t xml:space="preserve">(6-7), 472-481. </w:t>
      </w:r>
    </w:p>
    <w:p w14:paraId="580B53F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ia, S. Y., Tanga, C. M., van Loon, J. J., &amp; Dicke, M. (2019). Insects for sustainable animal feed: inclusive business models involving smallholder farmers. </w:t>
      </w:r>
      <w:r w:rsidRPr="00CF64E8">
        <w:rPr>
          <w:rFonts w:ascii="Times New Roman" w:hAnsi="Times New Roman" w:cs="Times New Roman"/>
          <w:i/>
          <w:sz w:val="20"/>
          <w:szCs w:val="20"/>
        </w:rPr>
        <w:t>Current Opinion in Environmental Sustainabilit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 23-30. </w:t>
      </w:r>
    </w:p>
    <w:p w14:paraId="5369C64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oi, S., &amp; Hassanzadeh, N. (2019). BSFL Frass: A novel biofertilizer for improving plant health while minimizing environmental impact. </w:t>
      </w:r>
      <w:r w:rsidRPr="00CF64E8">
        <w:rPr>
          <w:rFonts w:ascii="Times New Roman" w:hAnsi="Times New Roman" w:cs="Times New Roman"/>
          <w:i/>
          <w:sz w:val="20"/>
          <w:szCs w:val="20"/>
        </w:rPr>
        <w:t>Candian Sci. Fair J</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w:t>
      </w:r>
      <w:r w:rsidRPr="00CF64E8">
        <w:rPr>
          <w:rFonts w:ascii="Times New Roman" w:hAnsi="Times New Roman" w:cs="Times New Roman"/>
          <w:sz w:val="20"/>
          <w:szCs w:val="20"/>
        </w:rPr>
        <w:t xml:space="preserve">, 41-46. </w:t>
      </w:r>
    </w:p>
    <w:p w14:paraId="2989D30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Dzepe, D., Mbenda, T. K., Ngassa, G., Mube, H., Chia, S. Y., Aoudou, Y., &amp; Djouaka, R. (2022). Application of Black Soldier Fly Frass, Hermetia illucens (Diptera: Stratiomyidae) as Sustainable Organic Fertilizer for Lettuce, Lactuca sativa Production. </w:t>
      </w:r>
      <w:r w:rsidRPr="00CF64E8">
        <w:rPr>
          <w:rFonts w:ascii="Times New Roman" w:hAnsi="Times New Roman" w:cs="Times New Roman"/>
          <w:i/>
          <w:sz w:val="20"/>
          <w:szCs w:val="20"/>
        </w:rPr>
        <w:t>Open Journal of Applied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0), 1632-1648. </w:t>
      </w:r>
    </w:p>
    <w:p w14:paraId="4B2BB55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Fox, J., Weisberg, S., Adler, D., Bates, D., Baud-Bovy, G., Ellison, S., Firth, D., Friendly, M., Gorjanc, G., &amp; Graves, S. (2012). Package ‘car’. </w:t>
      </w:r>
      <w:r w:rsidRPr="00CF64E8">
        <w:rPr>
          <w:rFonts w:ascii="Times New Roman" w:hAnsi="Times New Roman" w:cs="Times New Roman"/>
          <w:i/>
          <w:sz w:val="20"/>
          <w:szCs w:val="20"/>
        </w:rPr>
        <w:t>Vienna: R Foundation for Statistical Comput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w:t>
      </w:r>
      <w:r w:rsidRPr="00CF64E8">
        <w:rPr>
          <w:rFonts w:ascii="Times New Roman" w:hAnsi="Times New Roman" w:cs="Times New Roman"/>
          <w:sz w:val="20"/>
          <w:szCs w:val="20"/>
        </w:rPr>
        <w:t xml:space="preserve">. </w:t>
      </w:r>
    </w:p>
    <w:p w14:paraId="03D5EE7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Frost, C. J., &amp; Hunter, M. D. (2004). INSECT CANOPY HERBIVORY AND FRASS DEPOSITION AFFECT SOIL NUTRIENT DYNAMICS AND EXPORT IN OAK MESOCOSMS. </w:t>
      </w:r>
      <w:r w:rsidRPr="00CF64E8">
        <w:rPr>
          <w:rFonts w:ascii="Times New Roman" w:hAnsi="Times New Roman" w:cs="Times New Roman"/>
          <w:i/>
          <w:sz w:val="20"/>
          <w:szCs w:val="20"/>
        </w:rPr>
        <w:t>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5</w:t>
      </w:r>
      <w:r w:rsidRPr="00CF64E8">
        <w:rPr>
          <w:rFonts w:ascii="Times New Roman" w:hAnsi="Times New Roman" w:cs="Times New Roman"/>
          <w:sz w:val="20"/>
          <w:szCs w:val="20"/>
        </w:rPr>
        <w:t xml:space="preserve">(12), 3335-3347. https://doi.org/https://doi.org/10.1890/04-0003 </w:t>
      </w:r>
    </w:p>
    <w:p w14:paraId="26082FB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adhave, K. R., Finch, P., Gibson, T. M., &amp; Gange, A. C. (2016). Plant growth-promoting Bacillus suppress Brevicoryne brassicae field infestation and trigger density-dependent and density-independent natural enemy responses. </w:t>
      </w:r>
      <w:r w:rsidRPr="00CF64E8">
        <w:rPr>
          <w:rFonts w:ascii="Times New Roman" w:hAnsi="Times New Roman" w:cs="Times New Roman"/>
          <w:i/>
          <w:sz w:val="20"/>
          <w:szCs w:val="20"/>
        </w:rPr>
        <w:t>Journal of Pes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9</w:t>
      </w:r>
      <w:r w:rsidRPr="00CF64E8">
        <w:rPr>
          <w:rFonts w:ascii="Times New Roman" w:hAnsi="Times New Roman" w:cs="Times New Roman"/>
          <w:sz w:val="20"/>
          <w:szCs w:val="20"/>
        </w:rPr>
        <w:t xml:space="preserve">, 985-992. </w:t>
      </w:r>
    </w:p>
    <w:p w14:paraId="0590415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ärttling, D., Kirchner, S. M., &amp; Schulz, H. (2020). Assessment of the N-and P-fertilization effect of black soldier fly (Diptera: Stratiomyidae) by-products on maize. </w:t>
      </w:r>
      <w:r w:rsidRPr="00CF64E8">
        <w:rPr>
          <w:rFonts w:ascii="Times New Roman" w:hAnsi="Times New Roman" w:cs="Times New Roman"/>
          <w:i/>
          <w:sz w:val="20"/>
          <w:szCs w:val="20"/>
        </w:rPr>
        <w:t>Journal of Insec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0</w:t>
      </w:r>
      <w:r w:rsidRPr="00CF64E8">
        <w:rPr>
          <w:rFonts w:ascii="Times New Roman" w:hAnsi="Times New Roman" w:cs="Times New Roman"/>
          <w:sz w:val="20"/>
          <w:szCs w:val="20"/>
        </w:rPr>
        <w:t xml:space="preserve">(5), 8. </w:t>
      </w:r>
    </w:p>
    <w:p w14:paraId="7E8C319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ärttling, D., &amp; Schulz, H. (2022). Compilation of black soldier fly frass analyses. </w:t>
      </w:r>
      <w:r w:rsidRPr="00CF64E8">
        <w:rPr>
          <w:rFonts w:ascii="Times New Roman" w:hAnsi="Times New Roman" w:cs="Times New Roman"/>
          <w:i/>
          <w:sz w:val="20"/>
          <w:szCs w:val="20"/>
        </w:rPr>
        <w:t>Journal of Soil Science and Plant Nutritio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2</w:t>
      </w:r>
      <w:r w:rsidRPr="00CF64E8">
        <w:rPr>
          <w:rFonts w:ascii="Times New Roman" w:hAnsi="Times New Roman" w:cs="Times New Roman"/>
          <w:sz w:val="20"/>
          <w:szCs w:val="20"/>
        </w:rPr>
        <w:t xml:space="preserve">(1), 937-943. </w:t>
      </w:r>
    </w:p>
    <w:p w14:paraId="3E4BE2A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ebremikael, M. T., van Wickeren, N., Salehi Hosseini, P., &amp; De Neve, S. (2022). The impacts of black soldier Fly Frass on nitrogen availability, microbial activities, C sequestration, and plant growth.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6</w:t>
      </w:r>
      <w:r w:rsidRPr="00CF64E8">
        <w:rPr>
          <w:rFonts w:ascii="Times New Roman" w:hAnsi="Times New Roman" w:cs="Times New Roman"/>
          <w:sz w:val="20"/>
          <w:szCs w:val="20"/>
        </w:rPr>
        <w:t xml:space="preserve">. </w:t>
      </w:r>
    </w:p>
    <w:p w14:paraId="5ABC689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ouben, D., Daoulas, G., &amp; Dulaurent, A.-M. (2021). Assessment of the short-term fertilizer potential of mealworm frass using a pot experiment.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5</w:t>
      </w:r>
      <w:r w:rsidRPr="00CF64E8">
        <w:rPr>
          <w:rFonts w:ascii="Times New Roman" w:hAnsi="Times New Roman" w:cs="Times New Roman"/>
          <w:sz w:val="20"/>
          <w:szCs w:val="20"/>
        </w:rPr>
        <w:t xml:space="preserve">, 714596. </w:t>
      </w:r>
    </w:p>
    <w:p w14:paraId="3FF21B7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ouben, D., Daoulas, G., Faucon, M.-P., &amp; Dulaurent, A.-M. (2020). Potential use of mealworm frass as a fertilizer: Impact on crop growth and soil properties. </w:t>
      </w:r>
      <w:r w:rsidRPr="00CF64E8">
        <w:rPr>
          <w:rFonts w:ascii="Times New Roman" w:hAnsi="Times New Roman" w:cs="Times New Roman"/>
          <w:i/>
          <w:sz w:val="20"/>
          <w:szCs w:val="20"/>
        </w:rPr>
        <w:t>Scientific Repor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0</w:t>
      </w:r>
      <w:r w:rsidRPr="00CF64E8">
        <w:rPr>
          <w:rFonts w:ascii="Times New Roman" w:hAnsi="Times New Roman" w:cs="Times New Roman"/>
          <w:sz w:val="20"/>
          <w:szCs w:val="20"/>
        </w:rPr>
        <w:t xml:space="preserve">(1), 1-9. </w:t>
      </w:r>
    </w:p>
    <w:p w14:paraId="306169E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u, L., Robert, C. A. M., Cadot, S., Zhang, X., Ye, M., Li, B., Manzo, D., Chervet, N., Steinger, T., van der Heijden, M. G. A., Schlaeppi, K., &amp; Erb, M. (2018). Root exudate metabolites drive plant-soil feedbacks on growth and defense by shaping the rhizosphere microbiota. </w:t>
      </w:r>
      <w:r w:rsidRPr="00CF64E8">
        <w:rPr>
          <w:rFonts w:ascii="Times New Roman" w:hAnsi="Times New Roman" w:cs="Times New Roman"/>
          <w:i/>
          <w:sz w:val="20"/>
          <w:szCs w:val="20"/>
        </w:rPr>
        <w:t>Nature Communication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9</w:t>
      </w:r>
      <w:r w:rsidRPr="00CF64E8">
        <w:rPr>
          <w:rFonts w:ascii="Times New Roman" w:hAnsi="Times New Roman" w:cs="Times New Roman"/>
          <w:sz w:val="20"/>
          <w:szCs w:val="20"/>
        </w:rPr>
        <w:t xml:space="preserve">(1), 2738. https://doi.org/10.1038/s41467-018-05122-7 </w:t>
      </w:r>
    </w:p>
    <w:p w14:paraId="0AEF5C8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John, R., Ahmad, P., Gadgil, K., &amp; Sharma, S. (2009). Heavy metal toxicity: Effect on plant growth, biochemical parameters and metal accumulation by Brassica juncea L. </w:t>
      </w:r>
    </w:p>
    <w:p w14:paraId="38A639C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Klammsteiner, T., Turan, V., Fernández-Delgado Juárez, M., Oberegger, S., &amp; Insam, H. (2020). Suitability of Black Soldier Fly Frass as Soil Amendment and Implication for Organic Waste Hygienization. </w:t>
      </w:r>
      <w:r w:rsidRPr="00CF64E8">
        <w:rPr>
          <w:rFonts w:ascii="Times New Roman" w:hAnsi="Times New Roman" w:cs="Times New Roman"/>
          <w:i/>
          <w:sz w:val="20"/>
          <w:szCs w:val="20"/>
        </w:rPr>
        <w:t>Agronom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0</w:t>
      </w:r>
      <w:r w:rsidRPr="00CF64E8">
        <w:rPr>
          <w:rFonts w:ascii="Times New Roman" w:hAnsi="Times New Roman" w:cs="Times New Roman"/>
          <w:sz w:val="20"/>
          <w:szCs w:val="20"/>
        </w:rPr>
        <w:t xml:space="preserve">(10), 1578. https://www.mdpi.com/2073-4395/10/10/1578 </w:t>
      </w:r>
    </w:p>
    <w:p w14:paraId="0830CCD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Kycko, M., Romanowska, E., &amp; Zagajewski, B. (2019). Lead-Induced Changes in Fluorescence and Spectral Characteristics of Pea Leaves. </w:t>
      </w:r>
      <w:r w:rsidRPr="00CF64E8">
        <w:rPr>
          <w:rFonts w:ascii="Times New Roman" w:hAnsi="Times New Roman" w:cs="Times New Roman"/>
          <w:i/>
          <w:sz w:val="20"/>
          <w:szCs w:val="20"/>
        </w:rPr>
        <w:t>Remote Sens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1</w:t>
      </w:r>
      <w:r w:rsidRPr="00CF64E8">
        <w:rPr>
          <w:rFonts w:ascii="Times New Roman" w:hAnsi="Times New Roman" w:cs="Times New Roman"/>
          <w:sz w:val="20"/>
          <w:szCs w:val="20"/>
        </w:rPr>
        <w:t xml:space="preserve">(16), 1885. https://www.mdpi.com/2072-4292/11/16/1885 </w:t>
      </w:r>
    </w:p>
    <w:p w14:paraId="56256DD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Lenth, R., &amp; Lenth, M. R. (2018). Package ‘lsmeans’. </w:t>
      </w:r>
      <w:r w:rsidRPr="00CF64E8">
        <w:rPr>
          <w:rFonts w:ascii="Times New Roman" w:hAnsi="Times New Roman" w:cs="Times New Roman"/>
          <w:i/>
          <w:sz w:val="20"/>
          <w:szCs w:val="20"/>
        </w:rPr>
        <w:t>The American Statisticia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4</w:t>
      </w:r>
      <w:r w:rsidRPr="00CF64E8">
        <w:rPr>
          <w:rFonts w:ascii="Times New Roman" w:hAnsi="Times New Roman" w:cs="Times New Roman"/>
          <w:sz w:val="20"/>
          <w:szCs w:val="20"/>
        </w:rPr>
        <w:t xml:space="preserve">(4), 216-221. </w:t>
      </w:r>
    </w:p>
    <w:p w14:paraId="426F3DA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Lopes, I. G., Yong, J. W., &amp; Lalander, C. (2022). Frass derived from black soldier fly larvae treatment of biodegradable wastes. A critical review and future perspectives. </w:t>
      </w:r>
      <w:r w:rsidRPr="00CF64E8">
        <w:rPr>
          <w:rFonts w:ascii="Times New Roman" w:hAnsi="Times New Roman" w:cs="Times New Roman"/>
          <w:i/>
          <w:sz w:val="20"/>
          <w:szCs w:val="20"/>
        </w:rPr>
        <w:t>Waste Manage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2</w:t>
      </w:r>
      <w:r w:rsidRPr="00CF64E8">
        <w:rPr>
          <w:rFonts w:ascii="Times New Roman" w:hAnsi="Times New Roman" w:cs="Times New Roman"/>
          <w:sz w:val="20"/>
          <w:szCs w:val="20"/>
        </w:rPr>
        <w:t xml:space="preserve">, 65-76. </w:t>
      </w:r>
    </w:p>
    <w:p w14:paraId="67C400E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hapatra, S., Yadav, R., &amp; Ramakrishna, W. (2022). Bacillus subtilis impact on plant growth, soil health and environment: Dr. Jekyll and Mr. Hyde. </w:t>
      </w:r>
      <w:r w:rsidRPr="00CF64E8">
        <w:rPr>
          <w:rFonts w:ascii="Times New Roman" w:hAnsi="Times New Roman" w:cs="Times New Roman"/>
          <w:i/>
          <w:sz w:val="20"/>
          <w:szCs w:val="20"/>
        </w:rPr>
        <w:t>Journal of Applied Microbi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2</w:t>
      </w:r>
      <w:r w:rsidRPr="00CF64E8">
        <w:rPr>
          <w:rFonts w:ascii="Times New Roman" w:hAnsi="Times New Roman" w:cs="Times New Roman"/>
          <w:sz w:val="20"/>
          <w:szCs w:val="20"/>
        </w:rPr>
        <w:t xml:space="preserve">(5), 3543-3562. </w:t>
      </w:r>
    </w:p>
    <w:p w14:paraId="00BB38A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riod, A. A. (2020). Nutrient composition of mealworm (Tenebrio molitor). </w:t>
      </w:r>
      <w:r w:rsidRPr="00CF64E8">
        <w:rPr>
          <w:rFonts w:ascii="Times New Roman" w:hAnsi="Times New Roman" w:cs="Times New Roman"/>
          <w:i/>
          <w:sz w:val="20"/>
          <w:szCs w:val="20"/>
        </w:rPr>
        <w:t>African Edible Insects as Alternative Source of Food, Oil, Protein and Bioactive Components</w:t>
      </w:r>
      <w:r w:rsidRPr="00CF64E8">
        <w:rPr>
          <w:rFonts w:ascii="Times New Roman" w:hAnsi="Times New Roman" w:cs="Times New Roman"/>
          <w:sz w:val="20"/>
          <w:szCs w:val="20"/>
        </w:rPr>
        <w:t xml:space="preserve">, 275-280. </w:t>
      </w:r>
    </w:p>
    <w:p w14:paraId="4FF6206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rtinez, D. A., Loening, U. E., Graham, M. C., &amp; Gathorne-Hardy, A. (2021). When the Medicine Feeds the Problem; Do Nitrogen Fertilisers and Pesticides Enhance the Nutritional Quality of Crops for Their Pests and Pathogens?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5</w:t>
      </w:r>
      <w:r w:rsidRPr="00CF64E8">
        <w:rPr>
          <w:rFonts w:ascii="Times New Roman" w:hAnsi="Times New Roman" w:cs="Times New Roman"/>
          <w:sz w:val="20"/>
          <w:szCs w:val="20"/>
        </w:rPr>
        <w:t xml:space="preserve">, 701310. </w:t>
      </w:r>
    </w:p>
    <w:p w14:paraId="7AACA88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Nicolopoulou-Stamati, P., Maipas, S., Kotampasi, C., Stamatis, P., &amp; Hens, L. (2016). Chemical pesticides and human health: the urgent need for a new concept in agriculture. </w:t>
      </w:r>
      <w:r w:rsidRPr="00CF64E8">
        <w:rPr>
          <w:rFonts w:ascii="Times New Roman" w:hAnsi="Times New Roman" w:cs="Times New Roman"/>
          <w:i/>
          <w:sz w:val="20"/>
          <w:szCs w:val="20"/>
        </w:rPr>
        <w:t>Frontiers in public health</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148. </w:t>
      </w:r>
    </w:p>
    <w:p w14:paraId="51A97EF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Nurfikari, A., &amp; de Boer, W. (2021). Chitin determination in residual streams derived from insect production by LC-ECD and LC-MS/MS methods.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 xml:space="preserve">, 493. </w:t>
      </w:r>
    </w:p>
    <w:p w14:paraId="39FDEC8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angesti, N., Pineda, A., Pieterse, C. M., Dicke, M., &amp; Van Loon, J. J. (2013). Two-way plant mediated interactions between root-associated microbes and insects: from ecology to mechanisms. </w:t>
      </w:r>
      <w:r w:rsidRPr="00CF64E8">
        <w:rPr>
          <w:rFonts w:ascii="Times New Roman" w:hAnsi="Times New Roman" w:cs="Times New Roman"/>
          <w:i/>
          <w:sz w:val="20"/>
          <w:szCs w:val="20"/>
        </w:rPr>
        <w:t>Frontiers in Plan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414. </w:t>
      </w:r>
    </w:p>
    <w:p w14:paraId="4102EBC0"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ineda, A., Zheng, S. J., van Loon, J. J., Pieterse, C. M., &amp; Dicke, M. (2010). Helping plants to deal with insects: the role of beneficial soil-borne microbes.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5</w:t>
      </w:r>
      <w:r w:rsidRPr="00CF64E8">
        <w:rPr>
          <w:rFonts w:ascii="Times New Roman" w:hAnsi="Times New Roman" w:cs="Times New Roman"/>
          <w:sz w:val="20"/>
          <w:szCs w:val="20"/>
        </w:rPr>
        <w:t xml:space="preserve">(9), 507-514. https://doi.org/10.1016/j.tplants.2010.05.007 </w:t>
      </w:r>
    </w:p>
    <w:p w14:paraId="2F0D33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Poveda, J. (2021). Insect frass in the development of sustainable agriculture. A review. </w:t>
      </w:r>
      <w:r w:rsidRPr="00CF64E8">
        <w:rPr>
          <w:rFonts w:ascii="Times New Roman" w:hAnsi="Times New Roman" w:cs="Times New Roman"/>
          <w:i/>
          <w:sz w:val="20"/>
          <w:szCs w:val="20"/>
        </w:rPr>
        <w:t>Agronomy for Sustainable Develop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1), 1-10. </w:t>
      </w:r>
    </w:p>
    <w:p w14:paraId="6FCB324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oveda, J., Jiménez-Gómez, A., Saati-Santamaría, Z., Usategui-Martín, R., Rivas, R., &amp; García-Fraile, P. (2019). Mealworm frass as a potential biofertilizer and abiotic stress tolerance-inductor in plants. </w:t>
      </w:r>
      <w:r w:rsidRPr="00CF64E8">
        <w:rPr>
          <w:rFonts w:ascii="Times New Roman" w:hAnsi="Times New Roman" w:cs="Times New Roman"/>
          <w:i/>
          <w:sz w:val="20"/>
          <w:szCs w:val="20"/>
        </w:rPr>
        <w:t>Applied Soi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2</w:t>
      </w:r>
      <w:r w:rsidRPr="00CF64E8">
        <w:rPr>
          <w:rFonts w:ascii="Times New Roman" w:hAnsi="Times New Roman" w:cs="Times New Roman"/>
          <w:sz w:val="20"/>
          <w:szCs w:val="20"/>
        </w:rPr>
        <w:t xml:space="preserve">, 110-122. https://doi.org/https://doi.org/10.1016/j.apsoil.2019.04.016 </w:t>
      </w:r>
    </w:p>
    <w:p w14:paraId="0171B9C5"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 S., Basu, S., Rivera-Vega, L. J., Acevedo, F. E., Louis, J., Felton, G. W., &amp; Luthe, D. S. (2016). Lessons from the far end: caterpillar frass-induced defenses in maize, rice, cabbage, and tomato. </w:t>
      </w:r>
      <w:r w:rsidRPr="00CF64E8">
        <w:rPr>
          <w:rFonts w:ascii="Times New Roman" w:hAnsi="Times New Roman" w:cs="Times New Roman"/>
          <w:i/>
          <w:sz w:val="20"/>
          <w:szCs w:val="20"/>
        </w:rPr>
        <w:t>Journal of chemica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2</w:t>
      </w:r>
      <w:r w:rsidRPr="00CF64E8">
        <w:rPr>
          <w:rFonts w:ascii="Times New Roman" w:hAnsi="Times New Roman" w:cs="Times New Roman"/>
          <w:sz w:val="20"/>
          <w:szCs w:val="20"/>
        </w:rPr>
        <w:t xml:space="preserve">(11), 1130-1141. </w:t>
      </w:r>
    </w:p>
    <w:p w14:paraId="770E1E0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 S., Gaffor, I., Acevedo, F. E., Helms, A., Chuang, W.-P., Tooker, J., Felton, G. W., &amp; Luthe, D. S. (2015). Maize plants recognize herbivore-associated cues from caterpillar frass. </w:t>
      </w:r>
      <w:r w:rsidRPr="00CF64E8">
        <w:rPr>
          <w:rFonts w:ascii="Times New Roman" w:hAnsi="Times New Roman" w:cs="Times New Roman"/>
          <w:i/>
          <w:sz w:val="20"/>
          <w:szCs w:val="20"/>
        </w:rPr>
        <w:t>Journal of chemica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 781-792. </w:t>
      </w:r>
    </w:p>
    <w:p w14:paraId="703318C5"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ne, N., &amp; Aula, L. (2020). Livestock manure and the impacts on soil health: A review. </w:t>
      </w:r>
      <w:r w:rsidRPr="00CF64E8">
        <w:rPr>
          <w:rFonts w:ascii="Times New Roman" w:hAnsi="Times New Roman" w:cs="Times New Roman"/>
          <w:i/>
          <w:sz w:val="20"/>
          <w:szCs w:val="20"/>
        </w:rPr>
        <w:t>Soil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4), 64. </w:t>
      </w:r>
    </w:p>
    <w:p w14:paraId="635B85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eswita, R., Noli, Z. A., &amp; Rahayu, R. (2022). Effect of Giving Frass Hermetia Illucen L. on Soil Physical Chemical Properties, Chlorophyll Content and Yield of Upland Rice (Oryza Sativa L.) on Ultisol Soil. </w:t>
      </w:r>
      <w:r w:rsidRPr="00CF64E8">
        <w:rPr>
          <w:rFonts w:ascii="Times New Roman" w:hAnsi="Times New Roman" w:cs="Times New Roman"/>
          <w:i/>
          <w:sz w:val="20"/>
          <w:szCs w:val="20"/>
        </w:rPr>
        <w:t>Eduvest-Journal Of Universal Studi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w:t>
      </w:r>
      <w:r w:rsidRPr="00CF64E8">
        <w:rPr>
          <w:rFonts w:ascii="Times New Roman" w:hAnsi="Times New Roman" w:cs="Times New Roman"/>
          <w:sz w:val="20"/>
          <w:szCs w:val="20"/>
        </w:rPr>
        <w:t xml:space="preserve">(2), 335-346. </w:t>
      </w:r>
    </w:p>
    <w:p w14:paraId="6FF3FD0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obin, A. H. K., Hossain, M. R., Park, J. I., Kim, H. R., &amp; Nou, I. S. (2017). Glucosinolate Profiles in Cabbage Genotypes Influence the Preferential Feeding of Diamondback Moth (Plutella xylostella). </w:t>
      </w:r>
      <w:r w:rsidRPr="00CF64E8">
        <w:rPr>
          <w:rFonts w:ascii="Times New Roman" w:hAnsi="Times New Roman" w:cs="Times New Roman"/>
          <w:i/>
          <w:sz w:val="20"/>
          <w:szCs w:val="20"/>
        </w:rPr>
        <w:t>Front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 1244. https://doi.org/10.3389/fpls.2017.01244 </w:t>
      </w:r>
    </w:p>
    <w:p w14:paraId="6A5223F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CF64E8">
        <w:rPr>
          <w:rFonts w:ascii="Times New Roman" w:hAnsi="Times New Roman" w:cs="Times New Roman"/>
          <w:i/>
          <w:sz w:val="20"/>
          <w:szCs w:val="20"/>
        </w:rPr>
        <w:t>Applied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8), 8941. https://www.mdpi.com/2076-3417/12/18/8941 </w:t>
      </w:r>
    </w:p>
    <w:p w14:paraId="7AE38DF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alomone, R., Saija, G., Mondello, G., Giannetto, A., Fasulo, S., &amp; Savastano, D. (2017). Environmental impact of food waste bioconversion by insects: Application of Life Cycle Assessment to process using Hermetia illucens. </w:t>
      </w:r>
      <w:r w:rsidRPr="00CF64E8">
        <w:rPr>
          <w:rFonts w:ascii="Times New Roman" w:hAnsi="Times New Roman" w:cs="Times New Roman"/>
          <w:i/>
          <w:sz w:val="20"/>
          <w:szCs w:val="20"/>
        </w:rPr>
        <w:t>Journal of Cleaner Productio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0</w:t>
      </w:r>
      <w:r w:rsidRPr="00CF64E8">
        <w:rPr>
          <w:rFonts w:ascii="Times New Roman" w:hAnsi="Times New Roman" w:cs="Times New Roman"/>
          <w:sz w:val="20"/>
          <w:szCs w:val="20"/>
        </w:rPr>
        <w:t xml:space="preserve">, 890-905. https://doi.org/https://doi.org/10.1016/j.jclepro.2016.06.154 </w:t>
      </w:r>
    </w:p>
    <w:p w14:paraId="398AA73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chmitt, E., &amp; de Vries, W. (2020). Potential benefits of using Hermetia illucens frass as a soil amendment on food production and for environmental impact reduction. </w:t>
      </w:r>
      <w:r w:rsidRPr="00CF64E8">
        <w:rPr>
          <w:rFonts w:ascii="Times New Roman" w:hAnsi="Times New Roman" w:cs="Times New Roman"/>
          <w:i/>
          <w:sz w:val="20"/>
          <w:szCs w:val="20"/>
        </w:rPr>
        <w:t>Current Opinion in Green and Sustainable Chemistr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5</w:t>
      </w:r>
      <w:r w:rsidRPr="00CF64E8">
        <w:rPr>
          <w:rFonts w:ascii="Times New Roman" w:hAnsi="Times New Roman" w:cs="Times New Roman"/>
          <w:sz w:val="20"/>
          <w:szCs w:val="20"/>
        </w:rPr>
        <w:t xml:space="preserve">, 100335. </w:t>
      </w:r>
    </w:p>
    <w:p w14:paraId="63D2419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harp, R. G. (2013). A Review of the Applications of Chitin and Its Derivatives in Agriculture to Modify Plant-Microbial Interactions and Improve Crop Yields. </w:t>
      </w:r>
      <w:r w:rsidRPr="00CF64E8">
        <w:rPr>
          <w:rFonts w:ascii="Times New Roman" w:hAnsi="Times New Roman" w:cs="Times New Roman"/>
          <w:i/>
          <w:sz w:val="20"/>
          <w:szCs w:val="20"/>
        </w:rPr>
        <w:t>Agronom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w:t>
      </w:r>
      <w:r w:rsidRPr="00CF64E8">
        <w:rPr>
          <w:rFonts w:ascii="Times New Roman" w:hAnsi="Times New Roman" w:cs="Times New Roman"/>
          <w:sz w:val="20"/>
          <w:szCs w:val="20"/>
        </w:rPr>
        <w:t xml:space="preserve">(4), 757-793. https://www.mdpi.com/2073-4395/3/4/757 </w:t>
      </w:r>
    </w:p>
    <w:p w14:paraId="4A33AF7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un, Y., Wang, M., Mur, L. A. J., Shen, Q., &amp; Guo, S. (2020). Unravelling the roles of nitrogen nutrition in plant disease defences. </w:t>
      </w:r>
      <w:r w:rsidRPr="00CF64E8">
        <w:rPr>
          <w:rFonts w:ascii="Times New Roman" w:hAnsi="Times New Roman" w:cs="Times New Roman"/>
          <w:i/>
          <w:sz w:val="20"/>
          <w:szCs w:val="20"/>
        </w:rPr>
        <w:t>International journal of molecular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1</w:t>
      </w:r>
      <w:r w:rsidRPr="00CF64E8">
        <w:rPr>
          <w:rFonts w:ascii="Times New Roman" w:hAnsi="Times New Roman" w:cs="Times New Roman"/>
          <w:sz w:val="20"/>
          <w:szCs w:val="20"/>
        </w:rPr>
        <w:t xml:space="preserve">(2), 572. </w:t>
      </w:r>
    </w:p>
    <w:p w14:paraId="252306E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Tartaglia, F. d. L., Righi, E. Z., Rocha, L. d., Loose, L. H., Maldaner, I. C., &amp; Heldwein, A. B. (2016). Non-destructive models for leaf area determination in canola. </w:t>
      </w:r>
      <w:r w:rsidRPr="00CF64E8">
        <w:rPr>
          <w:rFonts w:ascii="Times New Roman" w:hAnsi="Times New Roman" w:cs="Times New Roman"/>
          <w:i/>
          <w:sz w:val="20"/>
          <w:szCs w:val="20"/>
        </w:rPr>
        <w:t>Revista Brasileira de Engenharia Agrícola e Ambiental</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0</w:t>
      </w:r>
      <w:r w:rsidRPr="00CF64E8">
        <w:rPr>
          <w:rFonts w:ascii="Times New Roman" w:hAnsi="Times New Roman" w:cs="Times New Roman"/>
          <w:sz w:val="20"/>
          <w:szCs w:val="20"/>
        </w:rPr>
        <w:t xml:space="preserve">, 551-556. </w:t>
      </w:r>
    </w:p>
    <w:p w14:paraId="5094568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Toviho, O. A., &amp; Bársony, P. (2022). Nutrient Composition and Growth of Yellow Mealworm (Tenebrio molitor) at Different Ages and Stages of the Life Cycle. </w:t>
      </w:r>
      <w:r w:rsidRPr="00CF64E8">
        <w:rPr>
          <w:rFonts w:ascii="Times New Roman" w:hAnsi="Times New Roman" w:cs="Times New Roman"/>
          <w:i/>
          <w:sz w:val="20"/>
          <w:szCs w:val="20"/>
        </w:rPr>
        <w:t>Agricultur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1), 1924. </w:t>
      </w:r>
    </w:p>
    <w:p w14:paraId="2AAC08A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Van Looveren, N., Vandeweyer, D., &amp; Van Campenhout, L. (2021). Impact of heat treatment on the microbiological quality of frass originating from black soldier fly larvae (Hermetia illucens). </w:t>
      </w:r>
      <w:r w:rsidRPr="00CF64E8">
        <w:rPr>
          <w:rFonts w:ascii="Times New Roman" w:hAnsi="Times New Roman" w:cs="Times New Roman"/>
          <w:i/>
          <w:sz w:val="20"/>
          <w:szCs w:val="20"/>
        </w:rPr>
        <w:t>Insec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w:t>
      </w:r>
      <w:r w:rsidRPr="00CF64E8">
        <w:rPr>
          <w:rFonts w:ascii="Times New Roman" w:hAnsi="Times New Roman" w:cs="Times New Roman"/>
          <w:sz w:val="20"/>
          <w:szCs w:val="20"/>
        </w:rPr>
        <w:t xml:space="preserve">(1), 22. </w:t>
      </w:r>
    </w:p>
    <w:p w14:paraId="094F5A4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agh, S. T., &amp; Razvi, N. A. (2016). Marascuilo method of multiple comparisons (an analytical study of caesarean section delivery). </w:t>
      </w:r>
      <w:r w:rsidRPr="00CF64E8">
        <w:rPr>
          <w:rFonts w:ascii="Times New Roman" w:hAnsi="Times New Roman" w:cs="Times New Roman"/>
          <w:i/>
          <w:sz w:val="20"/>
          <w:szCs w:val="20"/>
        </w:rPr>
        <w:t>Int J Contemp Med R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3</w:t>
      </w:r>
      <w:r w:rsidRPr="00CF64E8">
        <w:rPr>
          <w:rFonts w:ascii="Times New Roman" w:hAnsi="Times New Roman" w:cs="Times New Roman"/>
          <w:sz w:val="20"/>
          <w:szCs w:val="20"/>
        </w:rPr>
        <w:t xml:space="preserve">(4), 1137-1140. </w:t>
      </w:r>
    </w:p>
    <w:p w14:paraId="0364BD8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antulla, M., van Zadelhoff, K., van Loon, J. J., &amp; Dicke, M. (2022). The potential of soil amendment with insect exuviae and frass to control the cabbage root fly. </w:t>
      </w:r>
      <w:r w:rsidRPr="00CF64E8">
        <w:rPr>
          <w:rFonts w:ascii="Times New Roman" w:hAnsi="Times New Roman" w:cs="Times New Roman"/>
          <w:i/>
          <w:sz w:val="20"/>
          <w:szCs w:val="20"/>
        </w:rPr>
        <w:t>Journal of Applied Entomology</w:t>
      </w:r>
      <w:r w:rsidRPr="00CF64E8">
        <w:rPr>
          <w:rFonts w:ascii="Times New Roman" w:hAnsi="Times New Roman" w:cs="Times New Roman"/>
          <w:sz w:val="20"/>
          <w:szCs w:val="20"/>
        </w:rPr>
        <w:t xml:space="preserve">. </w:t>
      </w:r>
    </w:p>
    <w:p w14:paraId="3C432A5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ei, S.-J., Shi, B.-C., Gong, Y.-J., Jin, G.-H., Chen, X.-X., &amp; Meng, X.-F. (2013). Genetic Structure and Demographic History Reveal Migration of the Diamondback Moth Plutella xylostella (Lepidoptera: Plutellidae) from the Southern to Northern Regions of China. </w:t>
      </w:r>
      <w:r w:rsidRPr="00CF64E8">
        <w:rPr>
          <w:rFonts w:ascii="Times New Roman" w:hAnsi="Times New Roman" w:cs="Times New Roman"/>
          <w:i/>
          <w:sz w:val="20"/>
          <w:szCs w:val="20"/>
        </w:rPr>
        <w:t>PLOS ON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4), e59654. https://doi.org/10.1371/journal.pone.0059654 </w:t>
      </w:r>
    </w:p>
    <w:p w14:paraId="602C597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Young-Mathews, A. (2012). Plant guide for field mustard (Brassica rapa var. rapa). </w:t>
      </w:r>
      <w:r w:rsidRPr="00CF64E8">
        <w:rPr>
          <w:rFonts w:ascii="Times New Roman" w:hAnsi="Times New Roman" w:cs="Times New Roman"/>
          <w:i/>
          <w:sz w:val="20"/>
          <w:szCs w:val="20"/>
        </w:rPr>
        <w:t>Corvallis, OR, USA: USDA–Natural Resources Conservation Service, Corvallis Plant Materials Centre</w:t>
      </w:r>
      <w:r w:rsidRPr="00CF64E8">
        <w:rPr>
          <w:rFonts w:ascii="Times New Roman" w:hAnsi="Times New Roman" w:cs="Times New Roman"/>
          <w:sz w:val="20"/>
          <w:szCs w:val="20"/>
        </w:rPr>
        <w:t xml:space="preserve">. </w:t>
      </w:r>
    </w:p>
    <w:p w14:paraId="09B64F2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eileis, A., Kleiber, C., &amp; Jackman, S. (2008). Regression models for count data in R. </w:t>
      </w:r>
      <w:r w:rsidRPr="00CF64E8">
        <w:rPr>
          <w:rFonts w:ascii="Times New Roman" w:hAnsi="Times New Roman" w:cs="Times New Roman"/>
          <w:i/>
          <w:sz w:val="20"/>
          <w:szCs w:val="20"/>
        </w:rPr>
        <w:t>Journal of statistical softwar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7</w:t>
      </w:r>
      <w:r w:rsidRPr="00CF64E8">
        <w:rPr>
          <w:rFonts w:ascii="Times New Roman" w:hAnsi="Times New Roman" w:cs="Times New Roman"/>
          <w:sz w:val="20"/>
          <w:szCs w:val="20"/>
        </w:rPr>
        <w:t xml:space="preserve">(8), 1-25. </w:t>
      </w:r>
    </w:p>
    <w:p w14:paraId="38659FF0"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hang, Q., Rue, K., &amp; Wang, S. (2012). Salinity Effect on Seed Germination and Growth of Two Warm-season Native Grass Species. </w:t>
      </w:r>
      <w:r w:rsidRPr="00CF64E8">
        <w:rPr>
          <w:rFonts w:ascii="Times New Roman" w:hAnsi="Times New Roman" w:cs="Times New Roman"/>
          <w:i/>
          <w:sz w:val="20"/>
          <w:szCs w:val="20"/>
        </w:rPr>
        <w:t>HortScience hor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7</w:t>
      </w:r>
      <w:r w:rsidRPr="00CF64E8">
        <w:rPr>
          <w:rFonts w:ascii="Times New Roman" w:hAnsi="Times New Roman" w:cs="Times New Roman"/>
          <w:sz w:val="20"/>
          <w:szCs w:val="20"/>
        </w:rPr>
        <w:t xml:space="preserve">(4), 527-530. https://doi.org/10.21273/hortsci.47.4.527 </w:t>
      </w:r>
    </w:p>
    <w:p w14:paraId="4273ADE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im, J., Aitikkou, A., EL Omari, M. H., EL Malahi, S., Azim, K., Hirich, A., Nilahyane, A., &amp; Oumouloud, A. (2022). A New Organic Amendment Based on Insect Frass for Zucchini (Cucurbita pepo L.) Cultivation. </w:t>
      </w:r>
      <w:r w:rsidRPr="00CF64E8">
        <w:rPr>
          <w:rFonts w:ascii="Times New Roman" w:hAnsi="Times New Roman" w:cs="Times New Roman"/>
          <w:i/>
          <w:sz w:val="20"/>
          <w:szCs w:val="20"/>
        </w:rPr>
        <w:t>Environmental Sciences Proceeding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w:t>
      </w:r>
      <w:r w:rsidRPr="00CF64E8">
        <w:rPr>
          <w:rFonts w:ascii="Times New Roman" w:hAnsi="Times New Roman" w:cs="Times New Roman"/>
          <w:sz w:val="20"/>
          <w:szCs w:val="20"/>
        </w:rPr>
        <w:t xml:space="preserve">(1), 28. </w:t>
      </w:r>
    </w:p>
    <w:p w14:paraId="5BC4C0DB" w14:textId="77777777" w:rsidR="004D6852" w:rsidRPr="00CF64E8" w:rsidRDefault="004D6852" w:rsidP="00CF64E8">
      <w:pPr>
        <w:pStyle w:val="EndNoteBibliography"/>
        <w:spacing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ulkifli, N. F. N. M., Seok-Kian, A. Y., Seng, L. L., Mustafa, S., Kim, Y.-S., &amp; Shapawi, R. (2022). Nutritional value of black soldier fly (Hermetia illucens) larvae processed by different methods. </w:t>
      </w:r>
      <w:r w:rsidRPr="00CF64E8">
        <w:rPr>
          <w:rFonts w:ascii="Times New Roman" w:hAnsi="Times New Roman" w:cs="Times New Roman"/>
          <w:i/>
          <w:sz w:val="20"/>
          <w:szCs w:val="20"/>
        </w:rPr>
        <w:t>PLOS ON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7</w:t>
      </w:r>
      <w:r w:rsidRPr="00CF64E8">
        <w:rPr>
          <w:rFonts w:ascii="Times New Roman" w:hAnsi="Times New Roman" w:cs="Times New Roman"/>
          <w:sz w:val="20"/>
          <w:szCs w:val="20"/>
        </w:rPr>
        <w:t xml:space="preserve">(2), e0263924. </w:t>
      </w:r>
    </w:p>
    <w:p w14:paraId="3F916E5F" w14:textId="277F5AA2"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36"/>
    </w:p>
    <w:sectPr w:rsidR="00200BC5" w:rsidRPr="00CF64E8" w:rsidSect="002261F4">
      <w:footerReference w:type="default" r:id="rId3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35"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F8993" w14:textId="77777777" w:rsidR="001456F9" w:rsidRDefault="001456F9" w:rsidP="00AB3437">
      <w:pPr>
        <w:spacing w:after="0" w:line="240" w:lineRule="auto"/>
      </w:pPr>
      <w:r>
        <w:separator/>
      </w:r>
    </w:p>
  </w:endnote>
  <w:endnote w:type="continuationSeparator" w:id="0">
    <w:p w14:paraId="4696589B" w14:textId="77777777" w:rsidR="001456F9" w:rsidRDefault="001456F9"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9379E" w14:textId="77777777" w:rsidR="001456F9" w:rsidRDefault="001456F9" w:rsidP="00AB3437">
      <w:pPr>
        <w:spacing w:after="0" w:line="240" w:lineRule="auto"/>
      </w:pPr>
      <w:r>
        <w:separator/>
      </w:r>
    </w:p>
  </w:footnote>
  <w:footnote w:type="continuationSeparator" w:id="0">
    <w:p w14:paraId="475AB48B" w14:textId="77777777" w:rsidR="001456F9" w:rsidRDefault="001456F9"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on, Joop van">
    <w15:presenceInfo w15:providerId="None" w15:userId="Loon, Joop van"/>
  </w15:person>
  <w15:person w15:author="Chia, Shaphan Yong">
    <w15:presenceInfo w15:providerId="AD" w15:userId="S::shaphan.chia@wur.nl::3ac39bc4-ba84-48f5-9cc1-63cc3860e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item&gt;322&lt;/item&gt;&lt;/record-ids&gt;&lt;/item&gt;&lt;/Libraries&gt;"/>
  </w:docVars>
  <w:rsids>
    <w:rsidRoot w:val="00AF0FF2"/>
    <w:rsid w:val="000006A0"/>
    <w:rsid w:val="000010E7"/>
    <w:rsid w:val="00001479"/>
    <w:rsid w:val="00001DE6"/>
    <w:rsid w:val="00003473"/>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3D24"/>
    <w:rsid w:val="00024879"/>
    <w:rsid w:val="00024A8E"/>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51B"/>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D78E2"/>
    <w:rsid w:val="000E3BD7"/>
    <w:rsid w:val="000E410E"/>
    <w:rsid w:val="000E4A56"/>
    <w:rsid w:val="000E4D3B"/>
    <w:rsid w:val="000E4F9E"/>
    <w:rsid w:val="000E5730"/>
    <w:rsid w:val="000E5AC7"/>
    <w:rsid w:val="000E60EB"/>
    <w:rsid w:val="000E6BAB"/>
    <w:rsid w:val="000E7715"/>
    <w:rsid w:val="000E79CE"/>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588D"/>
    <w:rsid w:val="00126571"/>
    <w:rsid w:val="00127475"/>
    <w:rsid w:val="0012771E"/>
    <w:rsid w:val="00131D5D"/>
    <w:rsid w:val="001339B2"/>
    <w:rsid w:val="00133CF9"/>
    <w:rsid w:val="00133DB4"/>
    <w:rsid w:val="001347E1"/>
    <w:rsid w:val="00134A99"/>
    <w:rsid w:val="00135428"/>
    <w:rsid w:val="001355C2"/>
    <w:rsid w:val="001357D1"/>
    <w:rsid w:val="00135C98"/>
    <w:rsid w:val="00137F61"/>
    <w:rsid w:val="00142D2D"/>
    <w:rsid w:val="0014345E"/>
    <w:rsid w:val="00143709"/>
    <w:rsid w:val="00144288"/>
    <w:rsid w:val="00144619"/>
    <w:rsid w:val="001456F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073F"/>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98F"/>
    <w:rsid w:val="001B7D47"/>
    <w:rsid w:val="001B7E20"/>
    <w:rsid w:val="001C0CD1"/>
    <w:rsid w:val="001C116F"/>
    <w:rsid w:val="001C3BFD"/>
    <w:rsid w:val="001C3FB9"/>
    <w:rsid w:val="001C4232"/>
    <w:rsid w:val="001C4A05"/>
    <w:rsid w:val="001C5513"/>
    <w:rsid w:val="001C5EE6"/>
    <w:rsid w:val="001C6646"/>
    <w:rsid w:val="001D088E"/>
    <w:rsid w:val="001D0E56"/>
    <w:rsid w:val="001D1572"/>
    <w:rsid w:val="001D1956"/>
    <w:rsid w:val="001D3988"/>
    <w:rsid w:val="001D41CD"/>
    <w:rsid w:val="001D5E32"/>
    <w:rsid w:val="001D7FC9"/>
    <w:rsid w:val="001E0A82"/>
    <w:rsid w:val="001E0CBD"/>
    <w:rsid w:val="001E23AF"/>
    <w:rsid w:val="001E332D"/>
    <w:rsid w:val="001E3E34"/>
    <w:rsid w:val="001E3F77"/>
    <w:rsid w:val="001E4ED3"/>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2FD"/>
    <w:rsid w:val="00342395"/>
    <w:rsid w:val="00342648"/>
    <w:rsid w:val="0034313E"/>
    <w:rsid w:val="003435AA"/>
    <w:rsid w:val="00343C6E"/>
    <w:rsid w:val="00343FA4"/>
    <w:rsid w:val="00346F83"/>
    <w:rsid w:val="0034766B"/>
    <w:rsid w:val="00347DD7"/>
    <w:rsid w:val="00347FDC"/>
    <w:rsid w:val="00351F45"/>
    <w:rsid w:val="00352267"/>
    <w:rsid w:val="003527EF"/>
    <w:rsid w:val="003528E3"/>
    <w:rsid w:val="00352C4B"/>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40AF"/>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3E1C"/>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2755D"/>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6852"/>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10B"/>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67A"/>
    <w:rsid w:val="005F3CAD"/>
    <w:rsid w:val="005F5B28"/>
    <w:rsid w:val="005F65EA"/>
    <w:rsid w:val="00600182"/>
    <w:rsid w:val="00610B0D"/>
    <w:rsid w:val="00610FE6"/>
    <w:rsid w:val="00611A04"/>
    <w:rsid w:val="00611E10"/>
    <w:rsid w:val="0061231A"/>
    <w:rsid w:val="00612F1D"/>
    <w:rsid w:val="0061347F"/>
    <w:rsid w:val="00614BB6"/>
    <w:rsid w:val="00614D95"/>
    <w:rsid w:val="00615273"/>
    <w:rsid w:val="006156FD"/>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082"/>
    <w:rsid w:val="0064136B"/>
    <w:rsid w:val="00641D4B"/>
    <w:rsid w:val="006425B8"/>
    <w:rsid w:val="00642C3A"/>
    <w:rsid w:val="00643EEF"/>
    <w:rsid w:val="00644063"/>
    <w:rsid w:val="006450A8"/>
    <w:rsid w:val="0064722A"/>
    <w:rsid w:val="00647622"/>
    <w:rsid w:val="006479CA"/>
    <w:rsid w:val="00651E79"/>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36B3"/>
    <w:rsid w:val="006A406B"/>
    <w:rsid w:val="006A5A20"/>
    <w:rsid w:val="006A6210"/>
    <w:rsid w:val="006A7D5F"/>
    <w:rsid w:val="006B038D"/>
    <w:rsid w:val="006B1288"/>
    <w:rsid w:val="006B1430"/>
    <w:rsid w:val="006B1F53"/>
    <w:rsid w:val="006B3F74"/>
    <w:rsid w:val="006B6DF5"/>
    <w:rsid w:val="006C0718"/>
    <w:rsid w:val="006C28C1"/>
    <w:rsid w:val="006C3E38"/>
    <w:rsid w:val="006C49FB"/>
    <w:rsid w:val="006C5533"/>
    <w:rsid w:val="006C5BAC"/>
    <w:rsid w:val="006C5F4D"/>
    <w:rsid w:val="006C6529"/>
    <w:rsid w:val="006D254A"/>
    <w:rsid w:val="006D3927"/>
    <w:rsid w:val="006D451B"/>
    <w:rsid w:val="006D4BC2"/>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4057"/>
    <w:rsid w:val="0072495C"/>
    <w:rsid w:val="00724A65"/>
    <w:rsid w:val="007256AE"/>
    <w:rsid w:val="00725872"/>
    <w:rsid w:val="007261F1"/>
    <w:rsid w:val="00727323"/>
    <w:rsid w:val="00727342"/>
    <w:rsid w:val="00727ABD"/>
    <w:rsid w:val="00727E7B"/>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11C2"/>
    <w:rsid w:val="00762288"/>
    <w:rsid w:val="0076305D"/>
    <w:rsid w:val="007640FA"/>
    <w:rsid w:val="007656EA"/>
    <w:rsid w:val="00766AC0"/>
    <w:rsid w:val="00770BBB"/>
    <w:rsid w:val="007712F8"/>
    <w:rsid w:val="007715D3"/>
    <w:rsid w:val="00772568"/>
    <w:rsid w:val="00772C24"/>
    <w:rsid w:val="0077338F"/>
    <w:rsid w:val="00776D99"/>
    <w:rsid w:val="00776EBC"/>
    <w:rsid w:val="00781E59"/>
    <w:rsid w:val="00783640"/>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C01"/>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3443"/>
    <w:rsid w:val="008A5751"/>
    <w:rsid w:val="008A5932"/>
    <w:rsid w:val="008A5AAC"/>
    <w:rsid w:val="008A6ED1"/>
    <w:rsid w:val="008B0FD0"/>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53A"/>
    <w:rsid w:val="008E07C4"/>
    <w:rsid w:val="008E1747"/>
    <w:rsid w:val="008E224F"/>
    <w:rsid w:val="008E232A"/>
    <w:rsid w:val="008E2760"/>
    <w:rsid w:val="008E29CB"/>
    <w:rsid w:val="008E58CC"/>
    <w:rsid w:val="008E5C68"/>
    <w:rsid w:val="008E6313"/>
    <w:rsid w:val="008F0F38"/>
    <w:rsid w:val="008F108D"/>
    <w:rsid w:val="008F11BA"/>
    <w:rsid w:val="008F1560"/>
    <w:rsid w:val="008F4617"/>
    <w:rsid w:val="008F4F4B"/>
    <w:rsid w:val="008F59C6"/>
    <w:rsid w:val="008F5BD7"/>
    <w:rsid w:val="0090099A"/>
    <w:rsid w:val="00902291"/>
    <w:rsid w:val="00904B1B"/>
    <w:rsid w:val="00905ED6"/>
    <w:rsid w:val="009076DF"/>
    <w:rsid w:val="00907FDB"/>
    <w:rsid w:val="00911753"/>
    <w:rsid w:val="00911CC4"/>
    <w:rsid w:val="009124A3"/>
    <w:rsid w:val="0091333E"/>
    <w:rsid w:val="00913FE3"/>
    <w:rsid w:val="0091460D"/>
    <w:rsid w:val="009149D3"/>
    <w:rsid w:val="00920599"/>
    <w:rsid w:val="00920B24"/>
    <w:rsid w:val="0092209C"/>
    <w:rsid w:val="0092245E"/>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871"/>
    <w:rsid w:val="00A16E05"/>
    <w:rsid w:val="00A17219"/>
    <w:rsid w:val="00A1745F"/>
    <w:rsid w:val="00A2136A"/>
    <w:rsid w:val="00A22473"/>
    <w:rsid w:val="00A227ED"/>
    <w:rsid w:val="00A229ED"/>
    <w:rsid w:val="00A23CFF"/>
    <w:rsid w:val="00A24631"/>
    <w:rsid w:val="00A24949"/>
    <w:rsid w:val="00A254B3"/>
    <w:rsid w:val="00A27DAD"/>
    <w:rsid w:val="00A310B8"/>
    <w:rsid w:val="00A33DFF"/>
    <w:rsid w:val="00A34BE7"/>
    <w:rsid w:val="00A35580"/>
    <w:rsid w:val="00A3718E"/>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4D3"/>
    <w:rsid w:val="00A72550"/>
    <w:rsid w:val="00A72BF2"/>
    <w:rsid w:val="00A75461"/>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9780F"/>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B629D"/>
    <w:rsid w:val="00AC013F"/>
    <w:rsid w:val="00AC0631"/>
    <w:rsid w:val="00AC08B5"/>
    <w:rsid w:val="00AC095A"/>
    <w:rsid w:val="00AC0ABA"/>
    <w:rsid w:val="00AC132B"/>
    <w:rsid w:val="00AC198D"/>
    <w:rsid w:val="00AC464B"/>
    <w:rsid w:val="00AC6954"/>
    <w:rsid w:val="00AC7A50"/>
    <w:rsid w:val="00AD0240"/>
    <w:rsid w:val="00AD28EE"/>
    <w:rsid w:val="00AD2A0C"/>
    <w:rsid w:val="00AD3CA7"/>
    <w:rsid w:val="00AD46EC"/>
    <w:rsid w:val="00AD5491"/>
    <w:rsid w:val="00AD5C29"/>
    <w:rsid w:val="00AE0901"/>
    <w:rsid w:val="00AE42AF"/>
    <w:rsid w:val="00AE5A72"/>
    <w:rsid w:val="00AE7330"/>
    <w:rsid w:val="00AE7611"/>
    <w:rsid w:val="00AE7683"/>
    <w:rsid w:val="00AF0FF2"/>
    <w:rsid w:val="00AF1BEE"/>
    <w:rsid w:val="00AF27B9"/>
    <w:rsid w:val="00AF2D2E"/>
    <w:rsid w:val="00AF5304"/>
    <w:rsid w:val="00AF5481"/>
    <w:rsid w:val="00AF6618"/>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54D7"/>
    <w:rsid w:val="00B87B4F"/>
    <w:rsid w:val="00B90294"/>
    <w:rsid w:val="00B907D8"/>
    <w:rsid w:val="00B90B0F"/>
    <w:rsid w:val="00B91934"/>
    <w:rsid w:val="00B920F4"/>
    <w:rsid w:val="00B92F4B"/>
    <w:rsid w:val="00B93789"/>
    <w:rsid w:val="00B9409D"/>
    <w:rsid w:val="00B97660"/>
    <w:rsid w:val="00BA2806"/>
    <w:rsid w:val="00BA2DF5"/>
    <w:rsid w:val="00BA368A"/>
    <w:rsid w:val="00BA3B66"/>
    <w:rsid w:val="00BA41BD"/>
    <w:rsid w:val="00BA42E4"/>
    <w:rsid w:val="00BA4734"/>
    <w:rsid w:val="00BA674C"/>
    <w:rsid w:val="00BA6943"/>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E506E"/>
    <w:rsid w:val="00BF0042"/>
    <w:rsid w:val="00BF2017"/>
    <w:rsid w:val="00BF2507"/>
    <w:rsid w:val="00BF2943"/>
    <w:rsid w:val="00BF2CB5"/>
    <w:rsid w:val="00BF309A"/>
    <w:rsid w:val="00BF5EDA"/>
    <w:rsid w:val="00BF6387"/>
    <w:rsid w:val="00BF76EA"/>
    <w:rsid w:val="00BF7B22"/>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73DB8"/>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13"/>
    <w:rsid w:val="00CC0FAE"/>
    <w:rsid w:val="00CC1813"/>
    <w:rsid w:val="00CC1D68"/>
    <w:rsid w:val="00CC4C75"/>
    <w:rsid w:val="00CC585E"/>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F52"/>
    <w:rsid w:val="00D15288"/>
    <w:rsid w:val="00D16016"/>
    <w:rsid w:val="00D164EC"/>
    <w:rsid w:val="00D16705"/>
    <w:rsid w:val="00D16F6A"/>
    <w:rsid w:val="00D17207"/>
    <w:rsid w:val="00D177FA"/>
    <w:rsid w:val="00D22EF6"/>
    <w:rsid w:val="00D231D5"/>
    <w:rsid w:val="00D2392A"/>
    <w:rsid w:val="00D23E85"/>
    <w:rsid w:val="00D24F32"/>
    <w:rsid w:val="00D25F66"/>
    <w:rsid w:val="00D266AF"/>
    <w:rsid w:val="00D27BBC"/>
    <w:rsid w:val="00D31EE1"/>
    <w:rsid w:val="00D32F8E"/>
    <w:rsid w:val="00D32FFF"/>
    <w:rsid w:val="00D34286"/>
    <w:rsid w:val="00D34D68"/>
    <w:rsid w:val="00D41895"/>
    <w:rsid w:val="00D42E91"/>
    <w:rsid w:val="00D44A4C"/>
    <w:rsid w:val="00D468A7"/>
    <w:rsid w:val="00D469C4"/>
    <w:rsid w:val="00D47533"/>
    <w:rsid w:val="00D50413"/>
    <w:rsid w:val="00D50B4C"/>
    <w:rsid w:val="00D50F7E"/>
    <w:rsid w:val="00D52024"/>
    <w:rsid w:val="00D52B15"/>
    <w:rsid w:val="00D52D13"/>
    <w:rsid w:val="00D541FF"/>
    <w:rsid w:val="00D542D5"/>
    <w:rsid w:val="00D5490F"/>
    <w:rsid w:val="00D55348"/>
    <w:rsid w:val="00D55E9E"/>
    <w:rsid w:val="00D56DAC"/>
    <w:rsid w:val="00D56FF1"/>
    <w:rsid w:val="00D60618"/>
    <w:rsid w:val="00D60A4B"/>
    <w:rsid w:val="00D62A06"/>
    <w:rsid w:val="00D644F0"/>
    <w:rsid w:val="00D646EE"/>
    <w:rsid w:val="00D64E9D"/>
    <w:rsid w:val="00D664A0"/>
    <w:rsid w:val="00D66FC5"/>
    <w:rsid w:val="00D71285"/>
    <w:rsid w:val="00D71CB4"/>
    <w:rsid w:val="00D73A56"/>
    <w:rsid w:val="00D73E08"/>
    <w:rsid w:val="00D7530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211F"/>
    <w:rsid w:val="00DF3BE6"/>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8B2"/>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70D09"/>
    <w:rsid w:val="00F74CD6"/>
    <w:rsid w:val="00F75F7C"/>
    <w:rsid w:val="00F770C5"/>
    <w:rsid w:val="00F77B4D"/>
    <w:rsid w:val="00F81F69"/>
    <w:rsid w:val="00F824B1"/>
    <w:rsid w:val="00F82708"/>
    <w:rsid w:val="00F833F5"/>
    <w:rsid w:val="00F8461C"/>
    <w:rsid w:val="00F86DA0"/>
    <w:rsid w:val="00F8784C"/>
    <w:rsid w:val="00F87E16"/>
    <w:rsid w:val="00F903E2"/>
    <w:rsid w:val="00F906B6"/>
    <w:rsid w:val="00F91D18"/>
    <w:rsid w:val="00F9223F"/>
    <w:rsid w:val="00F92C03"/>
    <w:rsid w:val="00F937F3"/>
    <w:rsid w:val="00F94337"/>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6/09/relationships/commentsIds" Target="commentsIds.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comments" Target="comments.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6</Pages>
  <Words>17952</Words>
  <Characters>100533</Characters>
  <Application>Microsoft Office Word</Application>
  <DocSecurity>0</DocSecurity>
  <Lines>1795</Lines>
  <Paragraphs>5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11</cp:revision>
  <dcterms:created xsi:type="dcterms:W3CDTF">2023-05-09T21:27:00Z</dcterms:created>
  <dcterms:modified xsi:type="dcterms:W3CDTF">2023-05-2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